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E9C35F" w14:textId="77777777" w:rsidR="00F92AD3" w:rsidRPr="002908FC" w:rsidRDefault="00F92AD3" w:rsidP="002908FC">
      <w:pPr>
        <w:spacing w:line="480" w:lineRule="auto"/>
        <w:rPr>
          <w:rFonts w:ascii="Times New Roman" w:hAnsi="Times New Roman" w:cs="Times New Roman"/>
          <w:b/>
        </w:rPr>
      </w:pPr>
      <w:r w:rsidRPr="002908FC">
        <w:rPr>
          <w:rFonts w:ascii="Times New Roman" w:hAnsi="Times New Roman" w:cs="Times New Roman"/>
          <w:b/>
        </w:rPr>
        <w:t>Supplementary materials</w:t>
      </w:r>
    </w:p>
    <w:p w14:paraId="0A544871" w14:textId="5E6BC548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>Methods</w:t>
      </w:r>
    </w:p>
    <w:p w14:paraId="276D0C6A" w14:textId="093A2D91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A modified version of the Arizona Sexual Experiences Scale (ASES) </w:t>
      </w:r>
      <w:r w:rsidRPr="002908FC">
        <w:rPr>
          <w:rFonts w:ascii="Times New Roman" w:hAnsi="Times New Roman" w:cs="Times New Roman"/>
        </w:rPr>
        <w:fldChar w:fldCharType="begin">
          <w:fldData xml:space="preserve">PEVuZE5vdGU+PENpdGU+PEF1dGhvcj5NY0dhaHVleTwvQXV0aG9yPjxZZWFyPjIwMDA8L1llYXI+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</w:fldData>
        </w:fldChar>
      </w:r>
      <w:r w:rsidR="00AD6BF8">
        <w:rPr>
          <w:rFonts w:ascii="Times New Roman" w:hAnsi="Times New Roman" w:cs="Times New Roman"/>
        </w:rPr>
        <w:instrText xml:space="preserve"> ADDIN EN.CITE </w:instrText>
      </w:r>
      <w:r w:rsidR="00AD6BF8">
        <w:rPr>
          <w:rFonts w:ascii="Times New Roman" w:hAnsi="Times New Roman" w:cs="Times New Roman"/>
        </w:rPr>
        <w:fldChar w:fldCharType="begin">
          <w:fldData xml:space="preserve">PEVuZE5vdGU+PENpdGU+PEF1dGhvcj5NY0dhaHVleTwvQXV0aG9yPjxZZWFyPjIwMDA8L1llYXI+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</w:fldData>
        </w:fldChar>
      </w:r>
      <w:r w:rsidR="00AD6BF8">
        <w:rPr>
          <w:rFonts w:ascii="Times New Roman" w:hAnsi="Times New Roman" w:cs="Times New Roman"/>
        </w:rPr>
        <w:instrText xml:space="preserve"> ADDIN EN.CITE.DATA </w:instrText>
      </w:r>
      <w:r w:rsidR="00AD6BF8">
        <w:rPr>
          <w:rFonts w:ascii="Times New Roman" w:hAnsi="Times New Roman" w:cs="Times New Roman"/>
        </w:rPr>
      </w:r>
      <w:r w:rsidR="00AD6BF8">
        <w:rPr>
          <w:rFonts w:ascii="Times New Roman" w:hAnsi="Times New Roman" w:cs="Times New Roman"/>
        </w:rPr>
        <w:fldChar w:fldCharType="end"/>
      </w:r>
      <w:r w:rsidRPr="002908FC">
        <w:rPr>
          <w:rFonts w:ascii="Times New Roman" w:hAnsi="Times New Roman" w:cs="Times New Roman"/>
        </w:rPr>
      </w:r>
      <w:r w:rsidRPr="002908FC">
        <w:rPr>
          <w:rFonts w:ascii="Times New Roman" w:hAnsi="Times New Roman" w:cs="Times New Roman"/>
        </w:rPr>
        <w:fldChar w:fldCharType="separate"/>
      </w:r>
      <w:r w:rsidR="00AD6BF8">
        <w:rPr>
          <w:rFonts w:ascii="Times New Roman" w:hAnsi="Times New Roman" w:cs="Times New Roman"/>
          <w:noProof/>
        </w:rPr>
        <w:t>[</w:t>
      </w:r>
      <w:hyperlink w:anchor="_ENREF_1" w:tooltip="McGahuey, 2000 #7969" w:history="1">
        <w:r w:rsidR="00AD6BF8">
          <w:rPr>
            <w:rFonts w:ascii="Times New Roman" w:hAnsi="Times New Roman" w:cs="Times New Roman"/>
            <w:noProof/>
          </w:rPr>
          <w:t>1</w:t>
        </w:r>
      </w:hyperlink>
      <w:r w:rsidR="00AD6BF8">
        <w:rPr>
          <w:rFonts w:ascii="Times New Roman" w:hAnsi="Times New Roman" w:cs="Times New Roman"/>
          <w:noProof/>
        </w:rPr>
        <w:t>]</w:t>
      </w:r>
      <w:r w:rsidRPr="002908FC">
        <w:rPr>
          <w:rFonts w:ascii="Times New Roman" w:hAnsi="Times New Roman" w:cs="Times New Roman"/>
        </w:rPr>
        <w:fldChar w:fldCharType="end"/>
      </w:r>
      <w:r w:rsidRPr="002908FC">
        <w:rPr>
          <w:rFonts w:ascii="Times New Roman" w:hAnsi="Times New Roman" w:cs="Times New Roman"/>
        </w:rPr>
        <w:t xml:space="preserve"> was used with one version relevant to intimate relationships and another version relevant to online sexually explicit material.  Questions included: ‘Q1. How strong is your sex drive?’ ‘Q2. How are you sexually aroused (turned on)?’ ‘Q3. Can you easily get and keep an erection?’  Questions 4 and 5 were relevant to sexual activity or pornography use in the last week. ‘Q4. </w:t>
      </w:r>
      <w:proofErr w:type="gramStart"/>
      <w:r w:rsidRPr="002908FC">
        <w:rPr>
          <w:rFonts w:ascii="Times New Roman" w:hAnsi="Times New Roman" w:cs="Times New Roman"/>
        </w:rPr>
        <w:t>How easily can you reach an orgasm?’ and ‘Q5.</w:t>
      </w:r>
      <w:proofErr w:type="gramEnd"/>
      <w:r w:rsidRPr="002908FC">
        <w:rPr>
          <w:rFonts w:ascii="Times New Roman" w:hAnsi="Times New Roman" w:cs="Times New Roman"/>
        </w:rPr>
        <w:t xml:space="preserve"> Are your orgasms satisfying?’  Questions were answered on a scale of 1 (e.g. extremely strong; extremely easily) to 8 (e.g. no sex drive; never), with higher scores representing greater subjective impairment.  </w:t>
      </w:r>
    </w:p>
    <w:p w14:paraId="55319FEC" w14:textId="77777777" w:rsidR="00615DD0" w:rsidRPr="002908FC" w:rsidRDefault="00615DD0" w:rsidP="002908FC">
      <w:pPr>
        <w:spacing w:line="480" w:lineRule="auto"/>
        <w:rPr>
          <w:rFonts w:ascii="Times New Roman" w:hAnsi="Times New Roman" w:cs="Times New Roman"/>
        </w:rPr>
      </w:pPr>
    </w:p>
    <w:p w14:paraId="677C37C4" w14:textId="23744787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Imaging </w:t>
      </w:r>
      <w:proofErr w:type="spellStart"/>
      <w:r w:rsidRPr="002908FC">
        <w:rPr>
          <w:rFonts w:ascii="Times New Roman" w:hAnsi="Times New Roman" w:cs="Times New Roman"/>
        </w:rPr>
        <w:t>acquistion</w:t>
      </w:r>
      <w:proofErr w:type="spellEnd"/>
    </w:p>
    <w:p w14:paraId="5F3247B9" w14:textId="77777777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T2*-weighted echo-planar images (EPI) were acquired with blood oxygenation level-dependent (BOLD) contrast on a 3.0 Tesla magnetic resonance scanner (Trio, Siemens) with a 32-channel head coil using a tilted plane acquisition at the </w:t>
      </w:r>
      <w:proofErr w:type="spellStart"/>
      <w:r w:rsidRPr="002908FC">
        <w:rPr>
          <w:rFonts w:ascii="Times New Roman" w:hAnsi="Times New Roman" w:cs="Times New Roman"/>
        </w:rPr>
        <w:t>Wolfson</w:t>
      </w:r>
      <w:proofErr w:type="spellEnd"/>
      <w:r w:rsidRPr="002908FC">
        <w:rPr>
          <w:rFonts w:ascii="Times New Roman" w:hAnsi="Times New Roman" w:cs="Times New Roman"/>
        </w:rPr>
        <w:t xml:space="preserve"> Brain Imaging Centre. Thirty-nine interleaved slices were acquired (TR 2.32 s, TE 33 </w:t>
      </w:r>
      <w:proofErr w:type="spellStart"/>
      <w:r w:rsidRPr="002908FC">
        <w:rPr>
          <w:rFonts w:ascii="Times New Roman" w:hAnsi="Times New Roman" w:cs="Times New Roman"/>
        </w:rPr>
        <w:t>ms</w:t>
      </w:r>
      <w:proofErr w:type="spellEnd"/>
      <w:r w:rsidRPr="002908FC">
        <w:rPr>
          <w:rFonts w:ascii="Times New Roman" w:hAnsi="Times New Roman" w:cs="Times New Roman"/>
        </w:rPr>
        <w:t xml:space="preserve">, 3 mm slice thickness, no gap). T1-weighted structural images (TR=2300 </w:t>
      </w:r>
      <w:proofErr w:type="spellStart"/>
      <w:r w:rsidRPr="002908FC">
        <w:rPr>
          <w:rFonts w:ascii="Times New Roman" w:hAnsi="Times New Roman" w:cs="Times New Roman"/>
        </w:rPr>
        <w:t>ms</w:t>
      </w:r>
      <w:proofErr w:type="spellEnd"/>
      <w:r w:rsidRPr="002908FC">
        <w:rPr>
          <w:rFonts w:ascii="Times New Roman" w:hAnsi="Times New Roman" w:cs="Times New Roman"/>
        </w:rPr>
        <w:t xml:space="preserve">; TE=2.98 </w:t>
      </w:r>
      <w:proofErr w:type="spellStart"/>
      <w:r w:rsidRPr="002908FC">
        <w:rPr>
          <w:rFonts w:ascii="Times New Roman" w:hAnsi="Times New Roman" w:cs="Times New Roman"/>
        </w:rPr>
        <w:t>ms</w:t>
      </w:r>
      <w:proofErr w:type="spellEnd"/>
      <w:r w:rsidRPr="002908FC">
        <w:rPr>
          <w:rFonts w:ascii="Times New Roman" w:hAnsi="Times New Roman" w:cs="Times New Roman"/>
        </w:rPr>
        <w:t xml:space="preserve">; FOV 240 x 256 x 176 mm, voxel size 1x1x1 mm) were acquired. </w:t>
      </w:r>
    </w:p>
    <w:p w14:paraId="26F65F52" w14:textId="77777777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</w:p>
    <w:p w14:paraId="54B3A1D5" w14:textId="77777777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The first 5 volumes of each session were discarded to allow for T1 equilibration effects. Pre-processing consisted of slice-timing correction, spatial realignment, co-registration with the T1-weighted structural image, normalization, and spatial smoothing using a Gaussian kernel with a full-width at half-maximum of 8 mm. To correct for motion </w:t>
      </w:r>
      <w:proofErr w:type="spellStart"/>
      <w:r w:rsidRPr="002908FC">
        <w:rPr>
          <w:rFonts w:ascii="Times New Roman" w:hAnsi="Times New Roman" w:cs="Times New Roman"/>
        </w:rPr>
        <w:t>artefacts</w:t>
      </w:r>
      <w:proofErr w:type="spellEnd"/>
      <w:r w:rsidRPr="002908FC">
        <w:rPr>
          <w:rFonts w:ascii="Times New Roman" w:hAnsi="Times New Roman" w:cs="Times New Roman"/>
        </w:rPr>
        <w:t xml:space="preserve">, subject-specific realignment parameters were included in </w:t>
      </w:r>
      <w:r w:rsidRPr="002908FC">
        <w:rPr>
          <w:rFonts w:ascii="Times New Roman" w:hAnsi="Times New Roman" w:cs="Times New Roman"/>
        </w:rPr>
        <w:lastRenderedPageBreak/>
        <w:t>the GLM.  Imaging data were analyzed using Statistical Parametric Mapping software (SPM8) (</w:t>
      </w:r>
      <w:hyperlink r:id="rId6" w:history="1">
        <w:r w:rsidRPr="002908FC">
          <w:rPr>
            <w:rStyle w:val="Hyperlink"/>
            <w:rFonts w:ascii="Times New Roman" w:hAnsi="Times New Roman" w:cs="Times New Roman"/>
          </w:rPr>
          <w:t>http://www.fil.ion.ucl.ac.uk/spm</w:t>
        </w:r>
      </w:hyperlink>
      <w:r w:rsidRPr="002908FC">
        <w:rPr>
          <w:rFonts w:ascii="Times New Roman" w:hAnsi="Times New Roman" w:cs="Times New Roman"/>
        </w:rPr>
        <w:t xml:space="preserve">).  </w:t>
      </w:r>
    </w:p>
    <w:p w14:paraId="2FF4D8EA" w14:textId="77777777" w:rsidR="000C79B1" w:rsidRPr="002908FC" w:rsidRDefault="000C79B1" w:rsidP="002908FC">
      <w:pPr>
        <w:spacing w:line="480" w:lineRule="auto"/>
        <w:rPr>
          <w:rFonts w:ascii="Times New Roman" w:hAnsi="Times New Roman" w:cs="Times New Roman"/>
        </w:rPr>
      </w:pPr>
    </w:p>
    <w:p w14:paraId="6ED4C693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3D2E5DE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CC96836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55AFD57A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559D9EE2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1AE51DB8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2B1D89C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5BCFBE6C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4BC928B3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F2B3157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3710E066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1D7D8465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34CDA46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65EA97C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5898F634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F2A01E7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0997F308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255333FA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03FDCEE6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3AF6EF33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2E43405C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508D22D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6D35C1A" w14:textId="77777777" w:rsidR="00324EDB" w:rsidRPr="002908FC" w:rsidRDefault="00324EDB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>References</w:t>
      </w:r>
    </w:p>
    <w:p w14:paraId="1E526C43" w14:textId="77777777" w:rsidR="00AD6BF8" w:rsidRPr="00AD6BF8" w:rsidRDefault="00324EDB" w:rsidP="00AD6BF8">
      <w:pPr>
        <w:ind w:left="720" w:hanging="720"/>
        <w:rPr>
          <w:rFonts w:ascii="Cambria" w:hAnsi="Cambria" w:cs="Times New Roman"/>
          <w:noProof/>
        </w:rPr>
      </w:pPr>
      <w:r w:rsidRPr="002908FC">
        <w:rPr>
          <w:rFonts w:ascii="Times New Roman" w:hAnsi="Times New Roman" w:cs="Times New Roman"/>
        </w:rPr>
        <w:fldChar w:fldCharType="begin"/>
      </w:r>
      <w:r w:rsidRPr="002908FC">
        <w:rPr>
          <w:rFonts w:ascii="Times New Roman" w:hAnsi="Times New Roman" w:cs="Times New Roman"/>
        </w:rPr>
        <w:instrText xml:space="preserve"> ADDIN EN.REFLIST </w:instrText>
      </w:r>
      <w:r w:rsidRPr="002908FC">
        <w:rPr>
          <w:rFonts w:ascii="Times New Roman" w:hAnsi="Times New Roman" w:cs="Times New Roman"/>
        </w:rPr>
        <w:fldChar w:fldCharType="separate"/>
      </w:r>
      <w:bookmarkStart w:id="0" w:name="_ENREF_1"/>
      <w:r w:rsidR="00AD6BF8" w:rsidRPr="00AD6BF8">
        <w:rPr>
          <w:rFonts w:ascii="Cambria" w:hAnsi="Cambria" w:cs="Times New Roman"/>
          <w:noProof/>
        </w:rPr>
        <w:t>1. McGahuey CA, Gelenberg AJ, Laukes CA, Moreno FA, Delgado PL, et al. (2000) The Arizona Sexual Experience Scale (ASEX): reliability and validity. J Sex Marital Ther 26: 25-40.</w:t>
      </w:r>
      <w:bookmarkEnd w:id="0"/>
    </w:p>
    <w:p w14:paraId="2BE204B8" w14:textId="77777777" w:rsidR="00AD6BF8" w:rsidRPr="00AD6BF8" w:rsidRDefault="00AD6BF8" w:rsidP="00AD6BF8">
      <w:pPr>
        <w:ind w:left="720" w:hanging="720"/>
        <w:rPr>
          <w:rFonts w:ascii="Cambria" w:hAnsi="Cambria" w:cs="Times New Roman"/>
          <w:noProof/>
        </w:rPr>
      </w:pPr>
      <w:bookmarkStart w:id="1" w:name="_ENREF_2"/>
      <w:r w:rsidRPr="00AD6BF8">
        <w:rPr>
          <w:rFonts w:ascii="Cambria" w:hAnsi="Cambria" w:cs="Times New Roman"/>
          <w:noProof/>
        </w:rPr>
        <w:t xml:space="preserve">2. Carnes P, Delmonico DL, Griffin E (2001) In the Shadows of the Net: Breaking Free from Compulsive Online Sexual Behaviour, 2nd Ed. Center City, Minnesota: Hazelden </w:t>
      </w:r>
      <w:bookmarkEnd w:id="1"/>
    </w:p>
    <w:p w14:paraId="43DA872E" w14:textId="77777777" w:rsidR="00AD6BF8" w:rsidRPr="00AD6BF8" w:rsidRDefault="00AD6BF8" w:rsidP="00AD6BF8">
      <w:pPr>
        <w:ind w:left="720" w:hanging="720"/>
        <w:rPr>
          <w:rFonts w:ascii="Cambria" w:hAnsi="Cambria" w:cs="Times New Roman"/>
          <w:noProof/>
        </w:rPr>
      </w:pPr>
      <w:bookmarkStart w:id="2" w:name="_ENREF_3"/>
      <w:r w:rsidRPr="00AD6BF8">
        <w:rPr>
          <w:rFonts w:ascii="Cambria" w:hAnsi="Cambria" w:cs="Times New Roman"/>
          <w:noProof/>
        </w:rPr>
        <w:t>3. Kafka MP (2010) Hypersexual disorder: a proposed diagnosis for DSM-V. Arch Sex Behav 39: 377-400.</w:t>
      </w:r>
      <w:bookmarkEnd w:id="2"/>
    </w:p>
    <w:p w14:paraId="20E76EDE" w14:textId="77777777" w:rsidR="00AD6BF8" w:rsidRPr="00AD6BF8" w:rsidRDefault="00AD6BF8" w:rsidP="00AD6BF8">
      <w:pPr>
        <w:ind w:left="720" w:hanging="720"/>
        <w:rPr>
          <w:rFonts w:ascii="Cambria" w:hAnsi="Cambria" w:cs="Times New Roman"/>
          <w:noProof/>
        </w:rPr>
      </w:pPr>
      <w:bookmarkStart w:id="3" w:name="_ENREF_4"/>
      <w:r w:rsidRPr="00AD6BF8">
        <w:rPr>
          <w:rFonts w:ascii="Cambria" w:hAnsi="Cambria" w:cs="Times New Roman"/>
          <w:noProof/>
        </w:rPr>
        <w:t>4. Reid RC, Carpenter BN, Hook JN, Garos S, Manning JC, et al. (2012) Report of findings in a DSM-5 field trial for hypersexual disorder. J Sex Med 9: 2868-2877.</w:t>
      </w:r>
      <w:bookmarkEnd w:id="3"/>
    </w:p>
    <w:p w14:paraId="0A5F9729" w14:textId="35DAAB39" w:rsidR="00AD6BF8" w:rsidRDefault="00AD6BF8" w:rsidP="00AD6BF8">
      <w:pPr>
        <w:rPr>
          <w:rFonts w:ascii="Times New Roman" w:hAnsi="Times New Roman" w:cs="Times New Roman"/>
          <w:noProof/>
        </w:rPr>
      </w:pPr>
    </w:p>
    <w:p w14:paraId="52A5D6AA" w14:textId="11F8A1B0" w:rsidR="00324EDB" w:rsidRPr="002908FC" w:rsidRDefault="00324EDB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fldChar w:fldCharType="end"/>
      </w:r>
    </w:p>
    <w:p w14:paraId="69B2DC5E" w14:textId="77777777" w:rsidR="006B720D" w:rsidRPr="002908FC" w:rsidRDefault="006B720D" w:rsidP="002908FC">
      <w:pPr>
        <w:spacing w:line="480" w:lineRule="auto"/>
        <w:rPr>
          <w:rFonts w:ascii="Times New Roman" w:hAnsi="Times New Roman" w:cs="Times New Roman"/>
        </w:rPr>
      </w:pPr>
    </w:p>
    <w:p w14:paraId="0DBCE44F" w14:textId="77777777" w:rsidR="006B720D" w:rsidRPr="002908FC" w:rsidRDefault="006B720D" w:rsidP="002908FC">
      <w:pPr>
        <w:spacing w:line="480" w:lineRule="auto"/>
        <w:rPr>
          <w:rFonts w:ascii="Times New Roman" w:hAnsi="Times New Roman" w:cs="Times New Roman"/>
        </w:rPr>
      </w:pPr>
    </w:p>
    <w:p w14:paraId="6A39F41D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4C56E1A7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3C1B8F0C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084B8EDD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55B45D0C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03626802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713CD59D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45DBCD6A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1C642C35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4A00B8C8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18BDAE18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3FCC959A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26940858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1810D1D1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584DFB18" w14:textId="77777777" w:rsidR="00FA6E89" w:rsidRDefault="00FA6E89" w:rsidP="002908FC">
      <w:pPr>
        <w:spacing w:line="480" w:lineRule="auto"/>
        <w:rPr>
          <w:rFonts w:ascii="Times New Roman" w:hAnsi="Times New Roman" w:cs="Times New Roman"/>
        </w:rPr>
      </w:pPr>
    </w:p>
    <w:p w14:paraId="49E721C4" w14:textId="12205795" w:rsidR="00C30FBF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  <w:bookmarkStart w:id="4" w:name="_GoBack"/>
      <w:bookmarkEnd w:id="4"/>
      <w:r w:rsidRPr="002908FC">
        <w:rPr>
          <w:rFonts w:ascii="Times New Roman" w:hAnsi="Times New Roman" w:cs="Times New Roman"/>
        </w:rPr>
        <w:t xml:space="preserve">Table </w:t>
      </w:r>
      <w:r w:rsidR="005318F9" w:rsidRPr="002908FC">
        <w:rPr>
          <w:rFonts w:ascii="Times New Roman" w:hAnsi="Times New Roman" w:cs="Times New Roman"/>
        </w:rPr>
        <w:t>S</w:t>
      </w:r>
      <w:r w:rsidRPr="002908FC">
        <w:rPr>
          <w:rFonts w:ascii="Times New Roman" w:hAnsi="Times New Roman" w:cs="Times New Roman"/>
        </w:rPr>
        <w:t>1.  Diagnostic criteria</w:t>
      </w:r>
      <w:r w:rsidR="00350B85" w:rsidRPr="002908FC">
        <w:rPr>
          <w:rFonts w:ascii="Times New Roman" w:hAnsi="Times New Roman" w:cs="Times New Roman"/>
        </w:rPr>
        <w:t xml:space="preserve"> for compulsive sexual </w:t>
      </w:r>
      <w:proofErr w:type="spellStart"/>
      <w:r w:rsidR="00350B85" w:rsidRPr="002908FC">
        <w:rPr>
          <w:rFonts w:ascii="Times New Roman" w:hAnsi="Times New Roman" w:cs="Times New Roman"/>
        </w:rPr>
        <w:t>behaviour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8"/>
        <w:gridCol w:w="5350"/>
      </w:tblGrid>
      <w:tr w:rsidR="00237457" w:rsidRPr="002908FC" w14:paraId="3A9043D8" w14:textId="77777777" w:rsidTr="00237457">
        <w:tc>
          <w:tcPr>
            <w:tcW w:w="2838" w:type="dxa"/>
          </w:tcPr>
          <w:p w14:paraId="620F2FAE" w14:textId="4C3167C4" w:rsidR="00237457" w:rsidRPr="002908FC" w:rsidRDefault="00237457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350" w:type="dxa"/>
          </w:tcPr>
          <w:p w14:paraId="7BA51D0B" w14:textId="1E669A87" w:rsidR="00237457" w:rsidRPr="002908FC" w:rsidRDefault="00032523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Diagnostic criteria</w:t>
            </w:r>
          </w:p>
        </w:tc>
      </w:tr>
      <w:tr w:rsidR="00237457" w:rsidRPr="002908FC" w14:paraId="48BAECA9" w14:textId="77777777" w:rsidTr="00237457">
        <w:tc>
          <w:tcPr>
            <w:tcW w:w="2838" w:type="dxa"/>
          </w:tcPr>
          <w:p w14:paraId="4B878232" w14:textId="09466697" w:rsidR="00237457" w:rsidRPr="002908FC" w:rsidRDefault="00391893" w:rsidP="00AD6BF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Sexual addiction </w:t>
            </w:r>
            <w:r w:rsidR="00615DD0" w:rsidRPr="002908FC">
              <w:rPr>
                <w:rFonts w:ascii="Times New Roman" w:hAnsi="Times New Roman" w:cs="Times New Roman"/>
              </w:rPr>
              <w:fldChar w:fldCharType="begin"/>
            </w:r>
            <w:r w:rsidR="00AD6BF8">
              <w:rPr>
                <w:rFonts w:ascii="Times New Roman" w:hAnsi="Times New Roman" w:cs="Times New Roman"/>
              </w:rPr>
              <w:instrText xml:space="preserve"> ADDIN EN.CITE &lt;EndNote&gt;&lt;Cite&gt;&lt;Author&gt;Carnes&lt;/Author&gt;&lt;Year&gt;2001&lt;/Year&gt;&lt;RecNum&gt;7991&lt;/RecNum&gt;&lt;DisplayText&gt;[2]&lt;/DisplayText&gt;&lt;record&gt;&lt;rec-number&gt;7991&lt;/rec-number&gt;&lt;foreign-keys&gt;&lt;key app="EN" db-id="a9s0rsw29tfpv2eppfxparzc0feazwddwfpt"&gt;7991&lt;/key&gt;&lt;/foreign-keys&gt;&lt;ref-type name="Book"&gt;6&lt;/ref-type&gt;&lt;contributors&gt;&lt;authors&gt;&lt;author&gt;Carnes, P.&lt;/author&gt;&lt;author&gt;Delmonico, D.L.&lt;/author&gt;&lt;author&gt;Griffin, E.&lt;/author&gt;&lt;/authors&gt;&lt;/contributors&gt;&lt;titles&gt;&lt;title&gt;In the Shadows of the Net: Breaking Free from Compulsive Online Sexual Behaviour, 2nd Ed&lt;/title&gt;&lt;/titles&gt;&lt;dates&gt;&lt;year&gt;2001&lt;/year&gt;&lt;/dates&gt;&lt;pub-location&gt;Center City, Minnesota&lt;/pub-location&gt;&lt;publisher&gt;Hazelden &lt;/publisher&gt;&lt;urls&gt;&lt;/urls&gt;&lt;/record&gt;&lt;/Cite&gt;&lt;/EndNote&gt;</w:instrText>
            </w:r>
            <w:r w:rsidR="00615DD0" w:rsidRPr="002908FC">
              <w:rPr>
                <w:rFonts w:ascii="Times New Roman" w:hAnsi="Times New Roman" w:cs="Times New Roman"/>
              </w:rPr>
              <w:fldChar w:fldCharType="separate"/>
            </w:r>
            <w:r w:rsidR="00AD6BF8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Carnes, 2001 #7991" w:history="1">
              <w:r w:rsidR="00AD6BF8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AD6BF8">
              <w:rPr>
                <w:rFonts w:ascii="Times New Roman" w:hAnsi="Times New Roman" w:cs="Times New Roman"/>
                <w:noProof/>
              </w:rPr>
              <w:t>]</w:t>
            </w:r>
            <w:r w:rsidR="00615DD0" w:rsidRPr="002908F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50" w:type="dxa"/>
          </w:tcPr>
          <w:p w14:paraId="41A3F53A" w14:textId="06B3BA5C" w:rsidR="006D19EA" w:rsidRPr="002908FC" w:rsidRDefault="006D19E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Three or more of the following criteria:</w:t>
            </w:r>
          </w:p>
          <w:p w14:paraId="2214D2BD" w14:textId="614E28B8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current failure to resist impulses</w:t>
            </w:r>
          </w:p>
          <w:p w14:paraId="117F0C7E" w14:textId="77777777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Frequently engaging to a greater extent or over a longer period</w:t>
            </w:r>
          </w:p>
          <w:p w14:paraId="251B7577" w14:textId="77777777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Persistent desire or unsuccessful </w:t>
            </w:r>
            <w:proofErr w:type="spellStart"/>
            <w:r w:rsidRPr="002908FC">
              <w:rPr>
                <w:rFonts w:ascii="Times New Roman" w:hAnsi="Times New Roman" w:cs="Times New Roman"/>
              </w:rPr>
              <w:t>effots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to stop, reduce or control</w:t>
            </w:r>
          </w:p>
          <w:p w14:paraId="308494BF" w14:textId="77777777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nordinate amount of time spent</w:t>
            </w:r>
          </w:p>
          <w:p w14:paraId="041FE6C6" w14:textId="77777777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Preoccupation</w:t>
            </w:r>
          </w:p>
          <w:p w14:paraId="5434EC3C" w14:textId="4721CB58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Frequently engaging in behavior when expected to fulfill occupational, academic, domestic or social obligations</w:t>
            </w:r>
          </w:p>
          <w:p w14:paraId="12A9F5D3" w14:textId="77777777" w:rsidR="00237457" w:rsidRPr="002908FC" w:rsidRDefault="00237457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Continuation of </w:t>
            </w:r>
            <w:proofErr w:type="spellStart"/>
            <w:r w:rsidRPr="002908FC">
              <w:rPr>
                <w:rFonts w:ascii="Times New Roman" w:hAnsi="Times New Roman" w:cs="Times New Roman"/>
              </w:rPr>
              <w:t>behaviour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despite </w:t>
            </w:r>
            <w:r w:rsidR="0016440E" w:rsidRPr="002908FC">
              <w:rPr>
                <w:rFonts w:ascii="Times New Roman" w:hAnsi="Times New Roman" w:cs="Times New Roman"/>
              </w:rPr>
              <w:t>knowledge of persistent social, academic, financial or physical problem</w:t>
            </w:r>
          </w:p>
          <w:p w14:paraId="07ED8EA1" w14:textId="05BCDC06" w:rsidR="0016440E" w:rsidRPr="002908FC" w:rsidRDefault="0016440E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ncrease intensity, frequency, number or risk of behavior to achieve desired effect of diminished effect of continued behavior</w:t>
            </w:r>
          </w:p>
          <w:p w14:paraId="0661DCA4" w14:textId="77777777" w:rsidR="0016440E" w:rsidRPr="002908FC" w:rsidRDefault="0016440E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Giving up or limiting social, occupational or recreational activities</w:t>
            </w:r>
          </w:p>
          <w:p w14:paraId="289A9201" w14:textId="735A28B6" w:rsidR="0016440E" w:rsidRPr="002908FC" w:rsidRDefault="0016440E" w:rsidP="002908FC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Distress, anxiety or restlessness if unable to engage in </w:t>
            </w:r>
            <w:proofErr w:type="spellStart"/>
            <w:r w:rsidRPr="002908FC">
              <w:rPr>
                <w:rFonts w:ascii="Times New Roman" w:hAnsi="Times New Roman" w:cs="Times New Roman"/>
              </w:rPr>
              <w:t>behaviour</w:t>
            </w:r>
            <w:proofErr w:type="spellEnd"/>
          </w:p>
        </w:tc>
      </w:tr>
      <w:tr w:rsidR="00237457" w:rsidRPr="002908FC" w14:paraId="0701EDC6" w14:textId="77777777" w:rsidTr="00237457">
        <w:tc>
          <w:tcPr>
            <w:tcW w:w="2838" w:type="dxa"/>
          </w:tcPr>
          <w:p w14:paraId="1EDAC7DE" w14:textId="27EB2C53" w:rsidR="00237457" w:rsidRPr="002908FC" w:rsidRDefault="00A17F7A" w:rsidP="00AD6BF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DSM-5 proposed criteria for hypersexual disorder</w:t>
            </w:r>
            <w:r w:rsidR="00032523" w:rsidRPr="002908FC">
              <w:rPr>
                <w:rFonts w:ascii="Times New Roman" w:hAnsi="Times New Roman" w:cs="Times New Roman"/>
              </w:rPr>
              <w:t xml:space="preserve"> </w:t>
            </w:r>
            <w:r w:rsidR="00032523" w:rsidRPr="002908FC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WZrYTwvQXV0aG9yPjxZZWFyPjIwMTA8L1llYXI+PFJl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</w:fldData>
              </w:fldChar>
            </w:r>
            <w:r w:rsidR="00AD6BF8">
              <w:rPr>
                <w:rFonts w:ascii="Times New Roman" w:hAnsi="Times New Roman" w:cs="Times New Roman"/>
              </w:rPr>
              <w:instrText xml:space="preserve"> ADDIN EN.CITE </w:instrText>
            </w:r>
            <w:r w:rsidR="00AD6BF8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WZrYTwvQXV0aG9yPjxZZWFyPjIwMTA8L1llYXI+PFJl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</w:fldData>
              </w:fldChar>
            </w:r>
            <w:r w:rsidR="00AD6BF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AD6BF8">
              <w:rPr>
                <w:rFonts w:ascii="Times New Roman" w:hAnsi="Times New Roman" w:cs="Times New Roman"/>
              </w:rPr>
            </w:r>
            <w:r w:rsidR="00AD6BF8">
              <w:rPr>
                <w:rFonts w:ascii="Times New Roman" w:hAnsi="Times New Roman" w:cs="Times New Roman"/>
              </w:rPr>
              <w:fldChar w:fldCharType="end"/>
            </w:r>
            <w:r w:rsidR="00032523" w:rsidRPr="002908FC">
              <w:rPr>
                <w:rFonts w:ascii="Times New Roman" w:hAnsi="Times New Roman" w:cs="Times New Roman"/>
              </w:rPr>
            </w:r>
            <w:r w:rsidR="00032523" w:rsidRPr="002908FC">
              <w:rPr>
                <w:rFonts w:ascii="Times New Roman" w:hAnsi="Times New Roman" w:cs="Times New Roman"/>
              </w:rPr>
              <w:fldChar w:fldCharType="separate"/>
            </w:r>
            <w:r w:rsidR="00AD6BF8">
              <w:rPr>
                <w:rFonts w:ascii="Times New Roman" w:hAnsi="Times New Roman" w:cs="Times New Roman"/>
                <w:noProof/>
              </w:rPr>
              <w:t>[</w:t>
            </w:r>
            <w:hyperlink w:anchor="_ENREF_3" w:tooltip="Kafka, 2010 #7987" w:history="1">
              <w:r w:rsidR="00AD6BF8">
                <w:rPr>
                  <w:rFonts w:ascii="Times New Roman" w:hAnsi="Times New Roman" w:cs="Times New Roman"/>
                  <w:noProof/>
                </w:rPr>
                <w:t>3</w:t>
              </w:r>
            </w:hyperlink>
            <w:r w:rsidR="00AD6BF8">
              <w:rPr>
                <w:rFonts w:ascii="Times New Roman" w:hAnsi="Times New Roman" w:cs="Times New Roman"/>
                <w:noProof/>
              </w:rPr>
              <w:t>,</w:t>
            </w:r>
            <w:hyperlink w:anchor="_ENREF_4" w:tooltip="Reid, 2012 #7998" w:history="1">
              <w:r w:rsidR="00AD6BF8">
                <w:rPr>
                  <w:rFonts w:ascii="Times New Roman" w:hAnsi="Times New Roman" w:cs="Times New Roman"/>
                  <w:noProof/>
                </w:rPr>
                <w:t>4</w:t>
              </w:r>
            </w:hyperlink>
            <w:r w:rsidR="00AD6BF8">
              <w:rPr>
                <w:rFonts w:ascii="Times New Roman" w:hAnsi="Times New Roman" w:cs="Times New Roman"/>
                <w:noProof/>
              </w:rPr>
              <w:t>]</w:t>
            </w:r>
            <w:r w:rsidR="00032523" w:rsidRPr="002908F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50" w:type="dxa"/>
          </w:tcPr>
          <w:p w14:paraId="1988298A" w14:textId="17EB1167" w:rsidR="00237457" w:rsidRPr="002908FC" w:rsidRDefault="00A17F7A" w:rsidP="002908FC">
            <w:pPr>
              <w:pStyle w:val="ListParagraph"/>
              <w:numPr>
                <w:ilvl w:val="0"/>
                <w:numId w:val="5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ecurrent and intense sexual fantasies urges or </w:t>
            </w:r>
            <w:proofErr w:type="spellStart"/>
            <w:r w:rsidRPr="002908FC">
              <w:rPr>
                <w:rFonts w:ascii="Times New Roman" w:hAnsi="Times New Roman" w:cs="Times New Roman"/>
              </w:rPr>
              <w:t>behaviours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associated with 4 or more of the following criteria:</w:t>
            </w:r>
          </w:p>
          <w:p w14:paraId="2E5739C5" w14:textId="0F57578C" w:rsidR="00A17F7A" w:rsidRPr="002908FC" w:rsidRDefault="00A17F7A" w:rsidP="002908FC">
            <w:pPr>
              <w:pStyle w:val="ListParagraph"/>
              <w:numPr>
                <w:ilvl w:val="0"/>
                <w:numId w:val="6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Excessive time spent</w:t>
            </w:r>
          </w:p>
          <w:p w14:paraId="7D2F075B" w14:textId="77777777" w:rsidR="00A17F7A" w:rsidRPr="002908FC" w:rsidRDefault="00A17F7A" w:rsidP="002908FC">
            <w:pPr>
              <w:pStyle w:val="ListParagraph"/>
              <w:numPr>
                <w:ilvl w:val="0"/>
                <w:numId w:val="6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epetitively engaging in response to </w:t>
            </w:r>
            <w:proofErr w:type="spellStart"/>
            <w:r w:rsidRPr="002908FC">
              <w:rPr>
                <w:rFonts w:ascii="Times New Roman" w:hAnsi="Times New Roman" w:cs="Times New Roman"/>
              </w:rPr>
              <w:t>dysphoric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mood states</w:t>
            </w:r>
          </w:p>
          <w:p w14:paraId="73294FA2" w14:textId="77777777" w:rsidR="00A17F7A" w:rsidRPr="002908FC" w:rsidRDefault="00A17F7A" w:rsidP="002908FC">
            <w:pPr>
              <w:pStyle w:val="ListParagraph"/>
              <w:numPr>
                <w:ilvl w:val="0"/>
                <w:numId w:val="6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petitively engaging in response to stressful life events</w:t>
            </w:r>
          </w:p>
          <w:p w14:paraId="3B79B862" w14:textId="77777777" w:rsidR="00A17F7A" w:rsidRPr="002908FC" w:rsidRDefault="00A17F7A" w:rsidP="002908FC">
            <w:pPr>
              <w:pStyle w:val="ListParagraph"/>
              <w:numPr>
                <w:ilvl w:val="0"/>
                <w:numId w:val="6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petitive but unsuccessful attempts to control or reduce</w:t>
            </w:r>
          </w:p>
          <w:p w14:paraId="00C219DA" w14:textId="77777777" w:rsidR="00A17F7A" w:rsidRPr="002908FC" w:rsidRDefault="00A17F7A" w:rsidP="002908FC">
            <w:pPr>
              <w:pStyle w:val="ListParagraph"/>
              <w:numPr>
                <w:ilvl w:val="0"/>
                <w:numId w:val="6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petitively engaging while disregarding risk for physical or emotional harm to self or others</w:t>
            </w:r>
          </w:p>
          <w:p w14:paraId="6E38A36F" w14:textId="4F72C7D0" w:rsidR="00A17F7A" w:rsidRPr="002908FC" w:rsidRDefault="00A17F7A" w:rsidP="002908FC">
            <w:pPr>
              <w:pStyle w:val="ListParagraph"/>
              <w:numPr>
                <w:ilvl w:val="0"/>
                <w:numId w:val="5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Clinically significant personal distress or impairment in social, occupational or other important areas of functioning associated with frequency and intensity of sexual fantasies, urges or </w:t>
            </w:r>
            <w:proofErr w:type="spellStart"/>
            <w:r w:rsidRPr="002908FC">
              <w:rPr>
                <w:rFonts w:ascii="Times New Roman" w:hAnsi="Times New Roman" w:cs="Times New Roman"/>
              </w:rPr>
              <w:t>behaviours</w:t>
            </w:r>
            <w:proofErr w:type="spellEnd"/>
          </w:p>
          <w:p w14:paraId="5FDD7213" w14:textId="77777777" w:rsidR="00A17F7A" w:rsidRPr="002908FC" w:rsidRDefault="00A17F7A" w:rsidP="002908FC">
            <w:pPr>
              <w:pStyle w:val="ListParagraph"/>
              <w:numPr>
                <w:ilvl w:val="0"/>
                <w:numId w:val="5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Not due to physiological effects of exogenous substances, medical condition or manic episode</w:t>
            </w:r>
          </w:p>
          <w:p w14:paraId="174294D1" w14:textId="77777777" w:rsidR="00A17F7A" w:rsidRPr="002908FC" w:rsidRDefault="00A17F7A" w:rsidP="002908FC">
            <w:pPr>
              <w:pStyle w:val="ListParagraph"/>
              <w:numPr>
                <w:ilvl w:val="0"/>
                <w:numId w:val="5"/>
              </w:num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8 years or older</w:t>
            </w:r>
          </w:p>
          <w:p w14:paraId="4A324C31" w14:textId="7080B163" w:rsidR="00A17F7A" w:rsidRPr="002908FC" w:rsidRDefault="00A17F7A" w:rsidP="002908FC">
            <w:pPr>
              <w:spacing w:line="480" w:lineRule="auto"/>
              <w:ind w:left="360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Specify if: masturbation, pornography, sexual behavior with consenting adults, cybersex, telephone sex and strip clubs</w:t>
            </w:r>
          </w:p>
        </w:tc>
      </w:tr>
    </w:tbl>
    <w:p w14:paraId="43072FC0" w14:textId="3B7344CF" w:rsidR="00C30FBF" w:rsidRPr="002908FC" w:rsidRDefault="00C30FBF" w:rsidP="002908FC">
      <w:pPr>
        <w:spacing w:line="480" w:lineRule="auto"/>
        <w:rPr>
          <w:rFonts w:ascii="Times New Roman" w:hAnsi="Times New Roman" w:cs="Times New Roman"/>
        </w:rPr>
      </w:pPr>
    </w:p>
    <w:p w14:paraId="30180D5D" w14:textId="77777777" w:rsidR="006B720D" w:rsidRPr="002908FC" w:rsidRDefault="006B720D" w:rsidP="002908FC">
      <w:pPr>
        <w:spacing w:line="480" w:lineRule="auto"/>
        <w:rPr>
          <w:rFonts w:ascii="Times New Roman" w:hAnsi="Times New Roman" w:cs="Times New Roman"/>
        </w:rPr>
      </w:pPr>
    </w:p>
    <w:p w14:paraId="50238CD2" w14:textId="16A553ED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Table </w:t>
      </w:r>
      <w:r w:rsidR="005318F9" w:rsidRPr="002908FC">
        <w:rPr>
          <w:rFonts w:ascii="Times New Roman" w:hAnsi="Times New Roman" w:cs="Times New Roman"/>
        </w:rPr>
        <w:t>S</w:t>
      </w:r>
      <w:r w:rsidRPr="002908FC">
        <w:rPr>
          <w:rFonts w:ascii="Times New Roman" w:hAnsi="Times New Roman" w:cs="Times New Roman"/>
        </w:rPr>
        <w:t>2.  Subject characteristics</w:t>
      </w:r>
    </w:p>
    <w:p w14:paraId="423BC65A" w14:textId="77777777" w:rsidR="005D5218" w:rsidRPr="002908FC" w:rsidRDefault="005D5218" w:rsidP="002908FC">
      <w:pPr>
        <w:spacing w:line="480" w:lineRule="auto"/>
        <w:rPr>
          <w:rFonts w:ascii="Times New Roman" w:hAnsi="Times New Roman" w:cs="Times New Roman"/>
        </w:rPr>
      </w:pPr>
    </w:p>
    <w:p w14:paraId="50E200ED" w14:textId="728165E7" w:rsidR="00350B85" w:rsidRPr="002908FC" w:rsidRDefault="00350B85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Abbreviations: CSB = subjects with compulsive sexual behavior; HV = healthy volunteers; BES = Binge Eating Scale; AUDIT = Alcohol Use Disorders Identification Test; BDI = Beck Depression Inventory; SSAI/STAI = </w:t>
      </w:r>
      <w:proofErr w:type="spellStart"/>
      <w:r w:rsidRPr="002908FC">
        <w:rPr>
          <w:rFonts w:ascii="Times New Roman" w:hAnsi="Times New Roman" w:cs="Times New Roman"/>
        </w:rPr>
        <w:t>Speilberger</w:t>
      </w:r>
      <w:proofErr w:type="spellEnd"/>
      <w:r w:rsidRPr="002908FC">
        <w:rPr>
          <w:rFonts w:ascii="Times New Roman" w:hAnsi="Times New Roman" w:cs="Times New Roman"/>
        </w:rPr>
        <w:t xml:space="preserve"> State and Trait Anxiety Inventory; OCI-R = Obsessive Compulsive Inventory; UPPS-P = UPPS Impulsive </w:t>
      </w:r>
      <w:proofErr w:type="spellStart"/>
      <w:r w:rsidRPr="002908FC">
        <w:rPr>
          <w:rFonts w:ascii="Times New Roman" w:hAnsi="Times New Roman" w:cs="Times New Roman"/>
        </w:rPr>
        <w:t>Behaviour</w:t>
      </w:r>
      <w:proofErr w:type="spellEnd"/>
      <w:r w:rsidRPr="002908FC">
        <w:rPr>
          <w:rFonts w:ascii="Times New Roman" w:hAnsi="Times New Roman" w:cs="Times New Roman"/>
        </w:rPr>
        <w:t xml:space="preserve"> Scale</w:t>
      </w:r>
    </w:p>
    <w:p w14:paraId="2CDB0D38" w14:textId="77777777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66"/>
        <w:gridCol w:w="2117"/>
        <w:gridCol w:w="1405"/>
        <w:gridCol w:w="1441"/>
        <w:gridCol w:w="1090"/>
        <w:gridCol w:w="797"/>
      </w:tblGrid>
      <w:tr w:rsidR="00AC0CDE" w:rsidRPr="002908FC" w14:paraId="7C7012CE" w14:textId="77777777" w:rsidTr="001C23CA">
        <w:tc>
          <w:tcPr>
            <w:tcW w:w="1666" w:type="dxa"/>
          </w:tcPr>
          <w:p w14:paraId="09732749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17" w:type="dxa"/>
          </w:tcPr>
          <w:p w14:paraId="21B6C4E2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05" w:type="dxa"/>
          </w:tcPr>
          <w:p w14:paraId="7BABCFC4" w14:textId="114D50B9" w:rsidR="004006A6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SB</w:t>
            </w:r>
          </w:p>
        </w:tc>
        <w:tc>
          <w:tcPr>
            <w:tcW w:w="1441" w:type="dxa"/>
          </w:tcPr>
          <w:p w14:paraId="094E7EDA" w14:textId="5E1E9170" w:rsidR="004006A6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HV</w:t>
            </w:r>
          </w:p>
        </w:tc>
        <w:tc>
          <w:tcPr>
            <w:tcW w:w="1090" w:type="dxa"/>
          </w:tcPr>
          <w:p w14:paraId="11702123" w14:textId="4FC9BBA1" w:rsidR="004006A6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T </w:t>
            </w:r>
          </w:p>
        </w:tc>
        <w:tc>
          <w:tcPr>
            <w:tcW w:w="797" w:type="dxa"/>
          </w:tcPr>
          <w:p w14:paraId="2365335C" w14:textId="4DE97BB0" w:rsidR="004006A6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P</w:t>
            </w:r>
          </w:p>
        </w:tc>
      </w:tr>
      <w:tr w:rsidR="00AC0CDE" w:rsidRPr="002908FC" w14:paraId="56933BFB" w14:textId="77777777" w:rsidTr="001C23CA">
        <w:tc>
          <w:tcPr>
            <w:tcW w:w="1666" w:type="dxa"/>
          </w:tcPr>
          <w:p w14:paraId="45AE470B" w14:textId="2CEFF1F0" w:rsidR="008D464F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Number</w:t>
            </w:r>
          </w:p>
        </w:tc>
        <w:tc>
          <w:tcPr>
            <w:tcW w:w="2117" w:type="dxa"/>
          </w:tcPr>
          <w:p w14:paraId="49E852DA" w14:textId="77777777" w:rsidR="008D464F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05" w:type="dxa"/>
          </w:tcPr>
          <w:p w14:paraId="70BF5793" w14:textId="0C2148C0" w:rsidR="008D464F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441" w:type="dxa"/>
          </w:tcPr>
          <w:p w14:paraId="778F8F32" w14:textId="728E126B" w:rsidR="008D464F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090" w:type="dxa"/>
          </w:tcPr>
          <w:p w14:paraId="5975677A" w14:textId="77777777" w:rsidR="008D464F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97" w:type="dxa"/>
          </w:tcPr>
          <w:p w14:paraId="080F85F8" w14:textId="77777777" w:rsidR="008D464F" w:rsidRPr="002908FC" w:rsidRDefault="008D464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AC0CDE" w:rsidRPr="002908FC" w14:paraId="2E81306D" w14:textId="77777777" w:rsidTr="001C23CA">
        <w:tc>
          <w:tcPr>
            <w:tcW w:w="1666" w:type="dxa"/>
          </w:tcPr>
          <w:p w14:paraId="28E74AFB" w14:textId="6765DF04" w:rsidR="007949CF" w:rsidRPr="002908FC" w:rsidRDefault="005C5635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bstinence (days)</w:t>
            </w:r>
          </w:p>
        </w:tc>
        <w:tc>
          <w:tcPr>
            <w:tcW w:w="2117" w:type="dxa"/>
          </w:tcPr>
          <w:p w14:paraId="4C345520" w14:textId="77777777" w:rsidR="007949CF" w:rsidRPr="002908FC" w:rsidRDefault="007949C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05" w:type="dxa"/>
          </w:tcPr>
          <w:p w14:paraId="0EB29394" w14:textId="4A29922A" w:rsidR="007949CF" w:rsidRPr="002908FC" w:rsidRDefault="005C5635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7 (25.72)</w:t>
            </w:r>
          </w:p>
        </w:tc>
        <w:tc>
          <w:tcPr>
            <w:tcW w:w="1441" w:type="dxa"/>
          </w:tcPr>
          <w:p w14:paraId="73D45E44" w14:textId="77777777" w:rsidR="007949CF" w:rsidRPr="002908FC" w:rsidRDefault="007949C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90" w:type="dxa"/>
          </w:tcPr>
          <w:p w14:paraId="35315E2D" w14:textId="77777777" w:rsidR="007949CF" w:rsidRPr="002908FC" w:rsidRDefault="007949C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97" w:type="dxa"/>
          </w:tcPr>
          <w:p w14:paraId="41F6A769" w14:textId="77777777" w:rsidR="007949CF" w:rsidRPr="002908FC" w:rsidRDefault="007949C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AC0CDE" w:rsidRPr="002908FC" w14:paraId="5B7AD004" w14:textId="77777777" w:rsidTr="001C23CA">
        <w:tc>
          <w:tcPr>
            <w:tcW w:w="1666" w:type="dxa"/>
          </w:tcPr>
          <w:p w14:paraId="728E667D" w14:textId="1E56F646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Education</w:t>
            </w:r>
          </w:p>
        </w:tc>
        <w:tc>
          <w:tcPr>
            <w:tcW w:w="2117" w:type="dxa"/>
          </w:tcPr>
          <w:p w14:paraId="42F815F4" w14:textId="4AE34DFF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High school </w:t>
            </w:r>
          </w:p>
          <w:p w14:paraId="09329B59" w14:textId="757E567B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urrent Univ. student</w:t>
            </w:r>
          </w:p>
          <w:p w14:paraId="03FA770C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ollege degrees</w:t>
            </w:r>
          </w:p>
          <w:p w14:paraId="0EFE43C7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Univ. undergraduate degree</w:t>
            </w:r>
          </w:p>
          <w:p w14:paraId="5BFEBAC6" w14:textId="4B7ADB92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Masters degree</w:t>
            </w:r>
          </w:p>
        </w:tc>
        <w:tc>
          <w:tcPr>
            <w:tcW w:w="1405" w:type="dxa"/>
          </w:tcPr>
          <w:p w14:paraId="0AC8B2E2" w14:textId="6F49CA15" w:rsidR="004006A6" w:rsidRPr="002908FC" w:rsidRDefault="005C5635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9</w:t>
            </w:r>
          </w:p>
          <w:p w14:paraId="6C626E25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</w:t>
            </w:r>
          </w:p>
          <w:p w14:paraId="14BD49E9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</w:t>
            </w:r>
          </w:p>
          <w:p w14:paraId="4346454F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</w:t>
            </w:r>
          </w:p>
          <w:p w14:paraId="56503763" w14:textId="79DDB64C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41" w:type="dxa"/>
          </w:tcPr>
          <w:p w14:paraId="1F30C5B6" w14:textId="77777777" w:rsidR="004006A6" w:rsidRPr="002908FC" w:rsidRDefault="001B735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9</w:t>
            </w:r>
          </w:p>
          <w:p w14:paraId="646897B6" w14:textId="77777777" w:rsidR="001B735E" w:rsidRPr="002908FC" w:rsidRDefault="001B735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</w:t>
            </w:r>
          </w:p>
          <w:p w14:paraId="2864E7B9" w14:textId="77777777" w:rsidR="001B735E" w:rsidRPr="002908FC" w:rsidRDefault="001B735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</w:t>
            </w:r>
          </w:p>
          <w:p w14:paraId="0FC92EF6" w14:textId="77777777" w:rsidR="001B735E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</w:t>
            </w:r>
          </w:p>
          <w:p w14:paraId="5E69BBA9" w14:textId="17E68235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090" w:type="dxa"/>
          </w:tcPr>
          <w:p w14:paraId="32DD9D1F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97" w:type="dxa"/>
          </w:tcPr>
          <w:p w14:paraId="1951356A" w14:textId="15B3EED2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AC0CDE" w:rsidRPr="002908FC" w14:paraId="0BE29529" w14:textId="77777777" w:rsidTr="001C23CA">
        <w:tc>
          <w:tcPr>
            <w:tcW w:w="1666" w:type="dxa"/>
          </w:tcPr>
          <w:p w14:paraId="7FBCA470" w14:textId="0E8105D0" w:rsidR="00D8322C" w:rsidRPr="002908FC" w:rsidRDefault="00D8322C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Q</w:t>
            </w:r>
          </w:p>
        </w:tc>
        <w:tc>
          <w:tcPr>
            <w:tcW w:w="2117" w:type="dxa"/>
          </w:tcPr>
          <w:p w14:paraId="02FD5075" w14:textId="77777777" w:rsidR="00D8322C" w:rsidRPr="002908FC" w:rsidRDefault="00D8322C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05" w:type="dxa"/>
          </w:tcPr>
          <w:p w14:paraId="4B043E0B" w14:textId="024D541E" w:rsidR="00D8322C" w:rsidRPr="002908FC" w:rsidRDefault="00D8322C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11.27 (5.39)</w:t>
            </w:r>
          </w:p>
        </w:tc>
        <w:tc>
          <w:tcPr>
            <w:tcW w:w="1441" w:type="dxa"/>
          </w:tcPr>
          <w:p w14:paraId="7CCD05E9" w14:textId="0B8B2A16" w:rsidR="00D8322C" w:rsidRPr="002908FC" w:rsidRDefault="00D8322C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10.96 (7.95)</w:t>
            </w:r>
          </w:p>
        </w:tc>
        <w:tc>
          <w:tcPr>
            <w:tcW w:w="1090" w:type="dxa"/>
          </w:tcPr>
          <w:p w14:paraId="6068AB49" w14:textId="4DD6DA96" w:rsidR="00D8322C" w:rsidRPr="002908FC" w:rsidRDefault="0018298D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141</w:t>
            </w:r>
          </w:p>
        </w:tc>
        <w:tc>
          <w:tcPr>
            <w:tcW w:w="797" w:type="dxa"/>
          </w:tcPr>
          <w:p w14:paraId="2A80023D" w14:textId="468C916C" w:rsidR="00D8322C" w:rsidRPr="002908FC" w:rsidRDefault="0018298D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889</w:t>
            </w:r>
          </w:p>
        </w:tc>
      </w:tr>
      <w:tr w:rsidR="00AC0CDE" w:rsidRPr="002908FC" w14:paraId="33E0F87E" w14:textId="77777777" w:rsidTr="001C23CA">
        <w:tc>
          <w:tcPr>
            <w:tcW w:w="1666" w:type="dxa"/>
          </w:tcPr>
          <w:p w14:paraId="118AFF40" w14:textId="341B570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lationship status</w:t>
            </w:r>
          </w:p>
        </w:tc>
        <w:tc>
          <w:tcPr>
            <w:tcW w:w="2117" w:type="dxa"/>
          </w:tcPr>
          <w:p w14:paraId="2BAB5143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Single</w:t>
            </w:r>
          </w:p>
          <w:p w14:paraId="66594689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urrent relationship</w:t>
            </w:r>
          </w:p>
          <w:p w14:paraId="1C6EECE7" w14:textId="6F278384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Married</w:t>
            </w:r>
          </w:p>
        </w:tc>
        <w:tc>
          <w:tcPr>
            <w:tcW w:w="1405" w:type="dxa"/>
          </w:tcPr>
          <w:p w14:paraId="59ED44B4" w14:textId="018FFD42" w:rsidR="004006A6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9</w:t>
            </w:r>
          </w:p>
          <w:p w14:paraId="683A879D" w14:textId="19769E17" w:rsidR="004006A6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</w:t>
            </w:r>
          </w:p>
          <w:p w14:paraId="66832BAA" w14:textId="7B8534E5" w:rsidR="004006A6" w:rsidRPr="002908FC" w:rsidRDefault="007949C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41" w:type="dxa"/>
          </w:tcPr>
          <w:p w14:paraId="011DFCDB" w14:textId="49B33C14" w:rsidR="004006A6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</w:t>
            </w:r>
          </w:p>
          <w:p w14:paraId="42CFC4BF" w14:textId="40567FBD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</w:t>
            </w:r>
          </w:p>
          <w:p w14:paraId="512EF91D" w14:textId="0DA70608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090" w:type="dxa"/>
          </w:tcPr>
          <w:p w14:paraId="36749E8B" w14:textId="77777777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97" w:type="dxa"/>
          </w:tcPr>
          <w:p w14:paraId="1217BE01" w14:textId="7AE175E4" w:rsidR="004006A6" w:rsidRPr="002908FC" w:rsidRDefault="004006A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AC0CDE" w:rsidRPr="002908FC" w14:paraId="129C86B7" w14:textId="77777777" w:rsidTr="001C23CA">
        <w:tc>
          <w:tcPr>
            <w:tcW w:w="1666" w:type="dxa"/>
          </w:tcPr>
          <w:p w14:paraId="6716B75B" w14:textId="19E8D873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Occupation</w:t>
            </w:r>
          </w:p>
        </w:tc>
        <w:tc>
          <w:tcPr>
            <w:tcW w:w="2117" w:type="dxa"/>
          </w:tcPr>
          <w:p w14:paraId="14C46F93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Student</w:t>
            </w:r>
          </w:p>
          <w:p w14:paraId="434B85C6" w14:textId="66884ACB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Part-time work</w:t>
            </w:r>
          </w:p>
          <w:p w14:paraId="0E086FF4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Full-time work</w:t>
            </w:r>
          </w:p>
          <w:p w14:paraId="6D85090E" w14:textId="74BB9949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Unemployed</w:t>
            </w:r>
          </w:p>
        </w:tc>
        <w:tc>
          <w:tcPr>
            <w:tcW w:w="1405" w:type="dxa"/>
          </w:tcPr>
          <w:p w14:paraId="3F35AF34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</w:t>
            </w:r>
          </w:p>
          <w:p w14:paraId="098F2FDE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</w:t>
            </w:r>
          </w:p>
          <w:p w14:paraId="5BF487D2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1</w:t>
            </w:r>
          </w:p>
          <w:p w14:paraId="23B9469D" w14:textId="4F0B5855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441" w:type="dxa"/>
          </w:tcPr>
          <w:p w14:paraId="425784F6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</w:t>
            </w:r>
          </w:p>
          <w:p w14:paraId="58868FC8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</w:t>
            </w:r>
          </w:p>
          <w:p w14:paraId="3D46C845" w14:textId="78DA7AC1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0</w:t>
            </w:r>
          </w:p>
          <w:p w14:paraId="15D6B780" w14:textId="5F7DD17C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090" w:type="dxa"/>
          </w:tcPr>
          <w:p w14:paraId="694A6165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97" w:type="dxa"/>
          </w:tcPr>
          <w:p w14:paraId="65874CDC" w14:textId="77777777" w:rsidR="00737B54" w:rsidRPr="002908FC" w:rsidRDefault="00737B54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AC0CDE" w:rsidRPr="002908FC" w14:paraId="0E75660D" w14:textId="77777777" w:rsidTr="001C23CA">
        <w:tc>
          <w:tcPr>
            <w:tcW w:w="1666" w:type="dxa"/>
          </w:tcPr>
          <w:p w14:paraId="0B8698E8" w14:textId="6931B368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Medications</w:t>
            </w:r>
          </w:p>
        </w:tc>
        <w:tc>
          <w:tcPr>
            <w:tcW w:w="2117" w:type="dxa"/>
          </w:tcPr>
          <w:p w14:paraId="45A4BD05" w14:textId="32BC86E1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ntidepressants</w:t>
            </w:r>
          </w:p>
        </w:tc>
        <w:tc>
          <w:tcPr>
            <w:tcW w:w="1405" w:type="dxa"/>
          </w:tcPr>
          <w:p w14:paraId="5BF44042" w14:textId="058F4760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41" w:type="dxa"/>
          </w:tcPr>
          <w:p w14:paraId="4451FCD7" w14:textId="4ADD7DFA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90" w:type="dxa"/>
          </w:tcPr>
          <w:p w14:paraId="185DAE48" w14:textId="77777777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97" w:type="dxa"/>
          </w:tcPr>
          <w:p w14:paraId="5CF3C264" w14:textId="77777777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AC0CDE" w:rsidRPr="002908FC" w14:paraId="66F4833D" w14:textId="77777777" w:rsidTr="001C23CA">
        <w:tc>
          <w:tcPr>
            <w:tcW w:w="1666" w:type="dxa"/>
          </w:tcPr>
          <w:p w14:paraId="26C7A1EF" w14:textId="12CA8DC4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Body mass index</w:t>
            </w:r>
          </w:p>
        </w:tc>
        <w:tc>
          <w:tcPr>
            <w:tcW w:w="2117" w:type="dxa"/>
          </w:tcPr>
          <w:p w14:paraId="539C1228" w14:textId="7FAD508C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05" w:type="dxa"/>
          </w:tcPr>
          <w:p w14:paraId="25717B8C" w14:textId="7348B675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4.35 (3.55</w:t>
            </w:r>
            <w:r w:rsidR="0045178E" w:rsidRPr="002908F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41" w:type="dxa"/>
          </w:tcPr>
          <w:p w14:paraId="0D9D7CBC" w14:textId="7AC7555B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3.09 (4.13</w:t>
            </w:r>
            <w:r w:rsidR="0045178E" w:rsidRPr="002908F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090" w:type="dxa"/>
          </w:tcPr>
          <w:p w14:paraId="6DC6E7B9" w14:textId="6A625EB2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.009</w:t>
            </w:r>
          </w:p>
        </w:tc>
        <w:tc>
          <w:tcPr>
            <w:tcW w:w="797" w:type="dxa"/>
          </w:tcPr>
          <w:p w14:paraId="02B4A397" w14:textId="24AD413A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320</w:t>
            </w:r>
          </w:p>
        </w:tc>
      </w:tr>
      <w:tr w:rsidR="00AC0CDE" w:rsidRPr="002908FC" w14:paraId="3F05870F" w14:textId="77777777" w:rsidTr="001C23CA">
        <w:tc>
          <w:tcPr>
            <w:tcW w:w="1666" w:type="dxa"/>
          </w:tcPr>
          <w:p w14:paraId="58A9C23A" w14:textId="0D5C3E82" w:rsidR="0045178E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Binge Eating </w:t>
            </w:r>
          </w:p>
        </w:tc>
        <w:tc>
          <w:tcPr>
            <w:tcW w:w="2117" w:type="dxa"/>
          </w:tcPr>
          <w:p w14:paraId="038D1DB7" w14:textId="26D6BBBF" w:rsidR="0045178E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BES</w:t>
            </w:r>
          </w:p>
        </w:tc>
        <w:tc>
          <w:tcPr>
            <w:tcW w:w="1405" w:type="dxa"/>
          </w:tcPr>
          <w:p w14:paraId="57B9A582" w14:textId="504FFD76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50 (6.42)</w:t>
            </w:r>
          </w:p>
        </w:tc>
        <w:tc>
          <w:tcPr>
            <w:tcW w:w="1441" w:type="dxa"/>
          </w:tcPr>
          <w:p w14:paraId="080F56A1" w14:textId="1E4E888B" w:rsidR="0045178E" w:rsidRPr="002908FC" w:rsidRDefault="00451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90 (6.60)</w:t>
            </w:r>
          </w:p>
        </w:tc>
        <w:tc>
          <w:tcPr>
            <w:tcW w:w="1090" w:type="dxa"/>
          </w:tcPr>
          <w:p w14:paraId="32E9F2B5" w14:textId="25AC1DF2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758</w:t>
            </w:r>
          </w:p>
        </w:tc>
        <w:tc>
          <w:tcPr>
            <w:tcW w:w="797" w:type="dxa"/>
          </w:tcPr>
          <w:p w14:paraId="4F7B0F44" w14:textId="57494127" w:rsidR="001C23CA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454</w:t>
            </w:r>
          </w:p>
        </w:tc>
      </w:tr>
      <w:tr w:rsidR="00AC0CDE" w:rsidRPr="002908FC" w14:paraId="4428D832" w14:textId="77777777" w:rsidTr="001C23CA">
        <w:tc>
          <w:tcPr>
            <w:tcW w:w="1666" w:type="dxa"/>
          </w:tcPr>
          <w:p w14:paraId="521B1EBE" w14:textId="7DFFBED7" w:rsidR="0045178E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lcohol use</w:t>
            </w:r>
          </w:p>
        </w:tc>
        <w:tc>
          <w:tcPr>
            <w:tcW w:w="2117" w:type="dxa"/>
          </w:tcPr>
          <w:p w14:paraId="7577461F" w14:textId="1ABA00EE" w:rsidR="0045178E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UDIT</w:t>
            </w:r>
          </w:p>
        </w:tc>
        <w:tc>
          <w:tcPr>
            <w:tcW w:w="1405" w:type="dxa"/>
          </w:tcPr>
          <w:p w14:paraId="7BCA1110" w14:textId="57BE639E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51</w:t>
            </w:r>
            <w:r w:rsidR="00D8322C" w:rsidRPr="002908FC">
              <w:rPr>
                <w:rFonts w:ascii="Times New Roman" w:hAnsi="Times New Roman" w:cs="Times New Roman"/>
              </w:rPr>
              <w:t xml:space="preserve"> (4.29)</w:t>
            </w:r>
          </w:p>
        </w:tc>
        <w:tc>
          <w:tcPr>
            <w:tcW w:w="1441" w:type="dxa"/>
          </w:tcPr>
          <w:p w14:paraId="11FD921E" w14:textId="24D5FE0F" w:rsidR="0045178E" w:rsidRPr="002908FC" w:rsidRDefault="00D8322C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75 (3.56)</w:t>
            </w:r>
          </w:p>
        </w:tc>
        <w:tc>
          <w:tcPr>
            <w:tcW w:w="1090" w:type="dxa"/>
          </w:tcPr>
          <w:p w14:paraId="2600DB04" w14:textId="152016BD" w:rsidR="0045178E" w:rsidRPr="002908FC" w:rsidRDefault="001C23CA" w:rsidP="002908FC">
            <w:pPr>
              <w:tabs>
                <w:tab w:val="left" w:pos="518"/>
              </w:tabs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594</w:t>
            </w:r>
            <w:r w:rsidRPr="002908FC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797" w:type="dxa"/>
          </w:tcPr>
          <w:p w14:paraId="47DB53C0" w14:textId="42FE6559" w:rsidR="0045178E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556</w:t>
            </w:r>
          </w:p>
        </w:tc>
      </w:tr>
      <w:tr w:rsidR="00AC0CDE" w:rsidRPr="002908FC" w14:paraId="526ABDEB" w14:textId="77777777" w:rsidTr="001C23CA">
        <w:tc>
          <w:tcPr>
            <w:tcW w:w="1666" w:type="dxa"/>
          </w:tcPr>
          <w:p w14:paraId="064A4F33" w14:textId="2E06BCE8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Depression</w:t>
            </w:r>
          </w:p>
        </w:tc>
        <w:tc>
          <w:tcPr>
            <w:tcW w:w="2117" w:type="dxa"/>
          </w:tcPr>
          <w:p w14:paraId="6BCD0C33" w14:textId="5389CDF2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BDI</w:t>
            </w:r>
          </w:p>
        </w:tc>
        <w:tc>
          <w:tcPr>
            <w:tcW w:w="1405" w:type="dxa"/>
          </w:tcPr>
          <w:p w14:paraId="345A0077" w14:textId="63B3E52D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2.44 (9.34)</w:t>
            </w:r>
          </w:p>
        </w:tc>
        <w:tc>
          <w:tcPr>
            <w:tcW w:w="1441" w:type="dxa"/>
          </w:tcPr>
          <w:p w14:paraId="7BD09A16" w14:textId="32A6A5F0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19 (4.75)</w:t>
            </w:r>
          </w:p>
        </w:tc>
        <w:tc>
          <w:tcPr>
            <w:tcW w:w="1090" w:type="dxa"/>
          </w:tcPr>
          <w:p w14:paraId="0CB43B6D" w14:textId="1D35D8F3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432</w:t>
            </w:r>
          </w:p>
        </w:tc>
        <w:tc>
          <w:tcPr>
            <w:tcW w:w="797" w:type="dxa"/>
          </w:tcPr>
          <w:p w14:paraId="79587AC5" w14:textId="35D0ACD5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2</w:t>
            </w:r>
          </w:p>
        </w:tc>
      </w:tr>
      <w:tr w:rsidR="00AC0CDE" w:rsidRPr="002908FC" w14:paraId="7B1C6BAD" w14:textId="77777777" w:rsidTr="001C23CA">
        <w:tc>
          <w:tcPr>
            <w:tcW w:w="1666" w:type="dxa"/>
          </w:tcPr>
          <w:p w14:paraId="52D32167" w14:textId="41B54F66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nxiety</w:t>
            </w:r>
          </w:p>
        </w:tc>
        <w:tc>
          <w:tcPr>
            <w:tcW w:w="2117" w:type="dxa"/>
          </w:tcPr>
          <w:p w14:paraId="08B558EB" w14:textId="076BE97C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SSAI</w:t>
            </w:r>
          </w:p>
        </w:tc>
        <w:tc>
          <w:tcPr>
            <w:tcW w:w="1405" w:type="dxa"/>
          </w:tcPr>
          <w:p w14:paraId="3020E373" w14:textId="51BA3C56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4.10 (13.63)</w:t>
            </w:r>
          </w:p>
        </w:tc>
        <w:tc>
          <w:tcPr>
            <w:tcW w:w="1441" w:type="dxa"/>
          </w:tcPr>
          <w:p w14:paraId="78C26F77" w14:textId="64F69A8B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6.52 (13.04)</w:t>
            </w:r>
          </w:p>
        </w:tc>
        <w:tc>
          <w:tcPr>
            <w:tcW w:w="1090" w:type="dxa"/>
          </w:tcPr>
          <w:p w14:paraId="563B2D61" w14:textId="218336F4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.752</w:t>
            </w:r>
          </w:p>
        </w:tc>
        <w:tc>
          <w:tcPr>
            <w:tcW w:w="797" w:type="dxa"/>
          </w:tcPr>
          <w:p w14:paraId="3748B389" w14:textId="260255EB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89</w:t>
            </w:r>
          </w:p>
        </w:tc>
      </w:tr>
      <w:tr w:rsidR="00AC0CDE" w:rsidRPr="002908FC" w14:paraId="4A5EB306" w14:textId="77777777" w:rsidTr="001C23CA">
        <w:tc>
          <w:tcPr>
            <w:tcW w:w="1666" w:type="dxa"/>
          </w:tcPr>
          <w:p w14:paraId="3DBC44D9" w14:textId="77777777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17" w:type="dxa"/>
          </w:tcPr>
          <w:p w14:paraId="7AAA0C99" w14:textId="33D959A1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STAI</w:t>
            </w:r>
          </w:p>
        </w:tc>
        <w:tc>
          <w:tcPr>
            <w:tcW w:w="1405" w:type="dxa"/>
          </w:tcPr>
          <w:p w14:paraId="68B24CA1" w14:textId="301AEAB7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9.47 (13.25)</w:t>
            </w:r>
          </w:p>
        </w:tc>
        <w:tc>
          <w:tcPr>
            <w:tcW w:w="1441" w:type="dxa"/>
          </w:tcPr>
          <w:p w14:paraId="1B32B0DB" w14:textId="40ADAFFA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7.13 (14.82)</w:t>
            </w:r>
          </w:p>
        </w:tc>
        <w:tc>
          <w:tcPr>
            <w:tcW w:w="1090" w:type="dxa"/>
          </w:tcPr>
          <w:p w14:paraId="02B77869" w14:textId="3A9F118E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706</w:t>
            </w:r>
          </w:p>
        </w:tc>
        <w:tc>
          <w:tcPr>
            <w:tcW w:w="797" w:type="dxa"/>
          </w:tcPr>
          <w:p w14:paraId="5393061F" w14:textId="0371448A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10</w:t>
            </w:r>
          </w:p>
        </w:tc>
      </w:tr>
      <w:tr w:rsidR="00AC0CDE" w:rsidRPr="002908FC" w14:paraId="51AD3A00" w14:textId="77777777" w:rsidTr="001C23CA">
        <w:tc>
          <w:tcPr>
            <w:tcW w:w="1666" w:type="dxa"/>
          </w:tcPr>
          <w:p w14:paraId="09309D05" w14:textId="7D96F50D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Obsessive compulsive</w:t>
            </w:r>
          </w:p>
        </w:tc>
        <w:tc>
          <w:tcPr>
            <w:tcW w:w="2117" w:type="dxa"/>
          </w:tcPr>
          <w:p w14:paraId="290488A8" w14:textId="2343F8DF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OCI-R</w:t>
            </w:r>
          </w:p>
        </w:tc>
        <w:tc>
          <w:tcPr>
            <w:tcW w:w="1405" w:type="dxa"/>
          </w:tcPr>
          <w:p w14:paraId="2DFB6595" w14:textId="05CD64B8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9.33 (11.16)</w:t>
            </w:r>
          </w:p>
        </w:tc>
        <w:tc>
          <w:tcPr>
            <w:tcW w:w="1441" w:type="dxa"/>
          </w:tcPr>
          <w:p w14:paraId="2074C2B9" w14:textId="3C26ED28" w:rsidR="00AC1E36" w:rsidRPr="002908FC" w:rsidRDefault="00AC1E36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2.36 (11.74)</w:t>
            </w:r>
          </w:p>
        </w:tc>
        <w:tc>
          <w:tcPr>
            <w:tcW w:w="1090" w:type="dxa"/>
          </w:tcPr>
          <w:p w14:paraId="3A5EF286" w14:textId="2B5F0E58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.876</w:t>
            </w:r>
          </w:p>
        </w:tc>
        <w:tc>
          <w:tcPr>
            <w:tcW w:w="797" w:type="dxa"/>
          </w:tcPr>
          <w:p w14:paraId="678AC4CF" w14:textId="579423FA" w:rsidR="00AC1E36" w:rsidRPr="002908FC" w:rsidRDefault="001C23CA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69</w:t>
            </w:r>
          </w:p>
        </w:tc>
      </w:tr>
      <w:tr w:rsidR="00AC0CDE" w:rsidRPr="002908FC" w14:paraId="12934E1E" w14:textId="77777777" w:rsidTr="001C23CA">
        <w:tc>
          <w:tcPr>
            <w:tcW w:w="1666" w:type="dxa"/>
          </w:tcPr>
          <w:p w14:paraId="6B97FD19" w14:textId="44FC365D" w:rsidR="00AC0CDE" w:rsidRPr="002908FC" w:rsidRDefault="001B7F08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mpulsivity</w:t>
            </w:r>
          </w:p>
        </w:tc>
        <w:tc>
          <w:tcPr>
            <w:tcW w:w="2117" w:type="dxa"/>
          </w:tcPr>
          <w:p w14:paraId="053E4579" w14:textId="15051E57" w:rsidR="00AC0CDE" w:rsidRPr="002908FC" w:rsidRDefault="001B7F08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UPPS-P</w:t>
            </w:r>
          </w:p>
          <w:p w14:paraId="40D5A643" w14:textId="0B525946" w:rsidR="00AC0CDE" w:rsidRPr="002908FC" w:rsidRDefault="00AC0CD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05" w:type="dxa"/>
          </w:tcPr>
          <w:p w14:paraId="5F582DAE" w14:textId="71377F16" w:rsidR="00AC0CDE" w:rsidRPr="002908FC" w:rsidRDefault="00AC0CD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51.05 (17.27)</w:t>
            </w:r>
          </w:p>
        </w:tc>
        <w:tc>
          <w:tcPr>
            <w:tcW w:w="1441" w:type="dxa"/>
          </w:tcPr>
          <w:p w14:paraId="54DD6824" w14:textId="791352B8" w:rsidR="00AC0CDE" w:rsidRPr="002908FC" w:rsidRDefault="00AC0CD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29.57 (22.53)</w:t>
            </w:r>
          </w:p>
        </w:tc>
        <w:tc>
          <w:tcPr>
            <w:tcW w:w="1090" w:type="dxa"/>
          </w:tcPr>
          <w:p w14:paraId="4CF1178D" w14:textId="239E0BA9" w:rsidR="00AC0CDE" w:rsidRPr="002908FC" w:rsidRDefault="001B7F08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298</w:t>
            </w:r>
          </w:p>
        </w:tc>
        <w:tc>
          <w:tcPr>
            <w:tcW w:w="797" w:type="dxa"/>
          </w:tcPr>
          <w:p w14:paraId="58215A55" w14:textId="01320A98" w:rsidR="00AC0CDE" w:rsidRPr="002908FC" w:rsidRDefault="001B7F08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2</w:t>
            </w:r>
          </w:p>
        </w:tc>
      </w:tr>
    </w:tbl>
    <w:p w14:paraId="0A3552ED" w14:textId="1708710F" w:rsidR="005D5218" w:rsidRPr="002908FC" w:rsidRDefault="005D5218" w:rsidP="002908FC">
      <w:pPr>
        <w:spacing w:line="480" w:lineRule="auto"/>
        <w:rPr>
          <w:rFonts w:ascii="Times New Roman" w:hAnsi="Times New Roman" w:cs="Times New Roman"/>
        </w:rPr>
      </w:pPr>
    </w:p>
    <w:p w14:paraId="502FF508" w14:textId="77777777" w:rsidR="006B720D" w:rsidRPr="002908FC" w:rsidRDefault="006B720D" w:rsidP="002908FC">
      <w:pPr>
        <w:spacing w:line="480" w:lineRule="auto"/>
        <w:rPr>
          <w:rFonts w:ascii="Times New Roman" w:hAnsi="Times New Roman" w:cs="Times New Roman"/>
        </w:rPr>
      </w:pPr>
    </w:p>
    <w:p w14:paraId="5AD8049A" w14:textId="77777777" w:rsidR="006B720D" w:rsidRPr="002908FC" w:rsidRDefault="006B720D" w:rsidP="002908FC">
      <w:pPr>
        <w:spacing w:line="480" w:lineRule="auto"/>
        <w:rPr>
          <w:rFonts w:ascii="Times New Roman" w:hAnsi="Times New Roman" w:cs="Times New Roman"/>
        </w:rPr>
      </w:pPr>
    </w:p>
    <w:p w14:paraId="2C3579D6" w14:textId="77777777" w:rsidR="006B720D" w:rsidRPr="002908FC" w:rsidRDefault="006B720D" w:rsidP="002908FC">
      <w:pPr>
        <w:spacing w:line="480" w:lineRule="auto"/>
        <w:rPr>
          <w:rFonts w:ascii="Times New Roman" w:hAnsi="Times New Roman" w:cs="Times New Roman"/>
        </w:rPr>
      </w:pPr>
    </w:p>
    <w:p w14:paraId="452795AE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1AA5FD45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9B080BE" w14:textId="5F915F8C" w:rsidR="00DB15B6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Table </w:t>
      </w:r>
      <w:r w:rsidR="005318F9" w:rsidRPr="002908FC">
        <w:rPr>
          <w:rFonts w:ascii="Times New Roman" w:hAnsi="Times New Roman" w:cs="Times New Roman"/>
        </w:rPr>
        <w:t>S</w:t>
      </w:r>
      <w:r w:rsidRPr="002908FC">
        <w:rPr>
          <w:rFonts w:ascii="Times New Roman" w:hAnsi="Times New Roman" w:cs="Times New Roman"/>
        </w:rPr>
        <w:t xml:space="preserve">3.  </w:t>
      </w:r>
      <w:proofErr w:type="spellStart"/>
      <w:r w:rsidRPr="002908FC">
        <w:rPr>
          <w:rFonts w:ascii="Times New Roman" w:hAnsi="Times New Roman" w:cs="Times New Roman"/>
        </w:rPr>
        <w:t>Behavioural</w:t>
      </w:r>
      <w:proofErr w:type="spellEnd"/>
      <w:r w:rsidRPr="002908FC">
        <w:rPr>
          <w:rFonts w:ascii="Times New Roman" w:hAnsi="Times New Roman" w:cs="Times New Roman"/>
        </w:rPr>
        <w:t xml:space="preserve"> ratings</w:t>
      </w:r>
    </w:p>
    <w:p w14:paraId="692F3A96" w14:textId="77777777" w:rsidR="00350B85" w:rsidRPr="002908FC" w:rsidRDefault="00350B85" w:rsidP="002908FC">
      <w:pPr>
        <w:spacing w:line="480" w:lineRule="auto"/>
        <w:rPr>
          <w:rFonts w:ascii="Times New Roman" w:hAnsi="Times New Roman" w:cs="Times New Roman"/>
        </w:rPr>
      </w:pPr>
    </w:p>
    <w:p w14:paraId="53E78D71" w14:textId="1BB04D9A" w:rsidR="00350B85" w:rsidRPr="002908FC" w:rsidRDefault="00350B85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>Abbreviations: CSB = subjects with compulsive sexual behavior; HV = healthy volunteers; ISST = Internet Sex Screening Test; ASES = Arizona Sexual Experiences Scale; YIAT = Young Internet Addiction Test; CIUS = Compulsive Internet Use Scale</w:t>
      </w:r>
    </w:p>
    <w:p w14:paraId="3D67F159" w14:textId="77777777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60"/>
        <w:gridCol w:w="2092"/>
        <w:gridCol w:w="1418"/>
        <w:gridCol w:w="1417"/>
        <w:gridCol w:w="992"/>
        <w:gridCol w:w="1037"/>
      </w:tblGrid>
      <w:tr w:rsidR="00F8778E" w:rsidRPr="002908FC" w14:paraId="2233CF94" w14:textId="77777777" w:rsidTr="00F8778E">
        <w:tc>
          <w:tcPr>
            <w:tcW w:w="1560" w:type="dxa"/>
          </w:tcPr>
          <w:p w14:paraId="401CC19D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92" w:type="dxa"/>
          </w:tcPr>
          <w:p w14:paraId="2A3C68E5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6A90F041" w14:textId="19A20AE2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SB</w:t>
            </w:r>
          </w:p>
        </w:tc>
        <w:tc>
          <w:tcPr>
            <w:tcW w:w="1417" w:type="dxa"/>
          </w:tcPr>
          <w:p w14:paraId="555DF05D" w14:textId="7888464E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HV</w:t>
            </w:r>
          </w:p>
        </w:tc>
        <w:tc>
          <w:tcPr>
            <w:tcW w:w="992" w:type="dxa"/>
          </w:tcPr>
          <w:p w14:paraId="0FDAF834" w14:textId="1EFE261C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T or F</w:t>
            </w:r>
          </w:p>
        </w:tc>
        <w:tc>
          <w:tcPr>
            <w:tcW w:w="1037" w:type="dxa"/>
          </w:tcPr>
          <w:p w14:paraId="5E70A341" w14:textId="1708B8BF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P</w:t>
            </w:r>
          </w:p>
        </w:tc>
      </w:tr>
      <w:tr w:rsidR="00F8778E" w:rsidRPr="002908FC" w14:paraId="58D10AC4" w14:textId="77777777" w:rsidTr="00F8778E">
        <w:tc>
          <w:tcPr>
            <w:tcW w:w="1560" w:type="dxa"/>
          </w:tcPr>
          <w:p w14:paraId="38AF27E0" w14:textId="0CF4F28F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SST</w:t>
            </w:r>
          </w:p>
        </w:tc>
        <w:tc>
          <w:tcPr>
            <w:tcW w:w="2092" w:type="dxa"/>
          </w:tcPr>
          <w:p w14:paraId="32997E50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458F96E8" w14:textId="20A8AF88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5.95 (3.96)</w:t>
            </w:r>
          </w:p>
        </w:tc>
        <w:tc>
          <w:tcPr>
            <w:tcW w:w="1417" w:type="dxa"/>
          </w:tcPr>
          <w:p w14:paraId="309D25F0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2" w:type="dxa"/>
          </w:tcPr>
          <w:p w14:paraId="17C531FF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37" w:type="dxa"/>
          </w:tcPr>
          <w:p w14:paraId="031BB3E5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F8778E" w:rsidRPr="002908FC" w14:paraId="2C161422" w14:textId="77777777" w:rsidTr="00F8778E">
        <w:tc>
          <w:tcPr>
            <w:tcW w:w="1560" w:type="dxa"/>
          </w:tcPr>
          <w:p w14:paraId="6696F258" w14:textId="2496789D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SES: relationship</w:t>
            </w:r>
          </w:p>
        </w:tc>
        <w:tc>
          <w:tcPr>
            <w:tcW w:w="2092" w:type="dxa"/>
          </w:tcPr>
          <w:p w14:paraId="3B9DD2D0" w14:textId="3B8920A1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Sex drive</w:t>
            </w:r>
          </w:p>
          <w:p w14:paraId="30AD3CBF" w14:textId="16B5A39F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Sexually aroused</w:t>
            </w:r>
          </w:p>
          <w:p w14:paraId="0100344C" w14:textId="5152CA26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Erection</w:t>
            </w:r>
          </w:p>
          <w:p w14:paraId="7FE2F0F7" w14:textId="70220744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Reaching orgasm</w:t>
            </w:r>
          </w:p>
          <w:p w14:paraId="47DC1573" w14:textId="647DB862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Satisfaction of orgasm</w:t>
            </w:r>
          </w:p>
        </w:tc>
        <w:tc>
          <w:tcPr>
            <w:tcW w:w="1418" w:type="dxa"/>
          </w:tcPr>
          <w:p w14:paraId="6EB32385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11 (1.78)</w:t>
            </w:r>
          </w:p>
          <w:p w14:paraId="6966939C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33 (1.41)</w:t>
            </w:r>
          </w:p>
          <w:p w14:paraId="1F39AFE6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00 (1.49)</w:t>
            </w:r>
          </w:p>
          <w:p w14:paraId="031DD76F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33 (1.11)</w:t>
            </w:r>
          </w:p>
          <w:p w14:paraId="612FC3CD" w14:textId="2ADE7EBD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33 (0.50)</w:t>
            </w:r>
          </w:p>
        </w:tc>
        <w:tc>
          <w:tcPr>
            <w:tcW w:w="1417" w:type="dxa"/>
          </w:tcPr>
          <w:p w14:paraId="34B0E218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76 (0.62)</w:t>
            </w:r>
          </w:p>
          <w:p w14:paraId="00DE7D80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62 (0.49)</w:t>
            </w:r>
          </w:p>
          <w:p w14:paraId="7281559D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19 (0.68)</w:t>
            </w:r>
          </w:p>
          <w:p w14:paraId="66BE5821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38 (0.65)</w:t>
            </w:r>
          </w:p>
          <w:p w14:paraId="00778650" w14:textId="2F47C52D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15 (0.90)</w:t>
            </w:r>
          </w:p>
        </w:tc>
        <w:tc>
          <w:tcPr>
            <w:tcW w:w="992" w:type="dxa"/>
          </w:tcPr>
          <w:p w14:paraId="6F642B5B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71</w:t>
            </w:r>
          </w:p>
          <w:p w14:paraId="70E0445B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70</w:t>
            </w:r>
          </w:p>
          <w:p w14:paraId="66AB5277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98</w:t>
            </w:r>
          </w:p>
          <w:p w14:paraId="55877F5D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2</w:t>
            </w:r>
          </w:p>
          <w:p w14:paraId="046861B0" w14:textId="4A2DEE59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1037" w:type="dxa"/>
          </w:tcPr>
          <w:p w14:paraId="5F1DA4D2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405</w:t>
            </w:r>
          </w:p>
          <w:p w14:paraId="0F48F9FD" w14:textId="1D317F98" w:rsidR="00CC452F" w:rsidRPr="002908FC" w:rsidRDefault="006B720D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37</w:t>
            </w:r>
          </w:p>
          <w:p w14:paraId="7DAB0F63" w14:textId="2AEED688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32</w:t>
            </w:r>
          </w:p>
          <w:p w14:paraId="267A36D0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893</w:t>
            </w:r>
          </w:p>
          <w:p w14:paraId="33786060" w14:textId="39958821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594</w:t>
            </w:r>
          </w:p>
        </w:tc>
      </w:tr>
      <w:tr w:rsidR="00F8778E" w:rsidRPr="002908FC" w14:paraId="7A76232F" w14:textId="77777777" w:rsidTr="00F8778E">
        <w:tc>
          <w:tcPr>
            <w:tcW w:w="1560" w:type="dxa"/>
          </w:tcPr>
          <w:p w14:paraId="660F1AF4" w14:textId="3894272A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SES: pornography</w:t>
            </w:r>
          </w:p>
        </w:tc>
        <w:tc>
          <w:tcPr>
            <w:tcW w:w="2092" w:type="dxa"/>
          </w:tcPr>
          <w:p w14:paraId="26AF538C" w14:textId="46176B08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Sex drive</w:t>
            </w:r>
          </w:p>
          <w:p w14:paraId="2F24DACE" w14:textId="0B71ED2C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Sexually aroused</w:t>
            </w:r>
          </w:p>
          <w:p w14:paraId="33EAEC79" w14:textId="2CA46D9A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Erection</w:t>
            </w:r>
          </w:p>
          <w:p w14:paraId="567EBD6A" w14:textId="3B0D84C3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Reaching orgasm</w:t>
            </w:r>
          </w:p>
          <w:p w14:paraId="6C89E67B" w14:textId="10AB0230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</w:t>
            </w:r>
            <w:r w:rsidR="00CC452F" w:rsidRPr="002908FC">
              <w:rPr>
                <w:rFonts w:ascii="Times New Roman" w:hAnsi="Times New Roman" w:cs="Times New Roman"/>
              </w:rPr>
              <w:t>Satisfaction of orgasm</w:t>
            </w:r>
          </w:p>
        </w:tc>
        <w:tc>
          <w:tcPr>
            <w:tcW w:w="1418" w:type="dxa"/>
          </w:tcPr>
          <w:p w14:paraId="38D97DD9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11 (1.44)</w:t>
            </w:r>
          </w:p>
          <w:p w14:paraId="0ABDB1CC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89 (1.19)</w:t>
            </w:r>
          </w:p>
          <w:p w14:paraId="2A5A88EC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68 (1.20)</w:t>
            </w:r>
          </w:p>
          <w:p w14:paraId="6E4386D8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.83 (0.58)</w:t>
            </w:r>
          </w:p>
          <w:p w14:paraId="015BEB22" w14:textId="2F9906C1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75 (0.87)</w:t>
            </w:r>
          </w:p>
        </w:tc>
        <w:tc>
          <w:tcPr>
            <w:tcW w:w="1417" w:type="dxa"/>
          </w:tcPr>
          <w:p w14:paraId="1CA4DE60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89 (0.74)</w:t>
            </w:r>
          </w:p>
          <w:p w14:paraId="7BF3CE8E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84 (0.60)</w:t>
            </w:r>
          </w:p>
          <w:p w14:paraId="53481AF1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32 (0.82)</w:t>
            </w:r>
          </w:p>
          <w:p w14:paraId="103E650C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50 (0.65)</w:t>
            </w:r>
          </w:p>
          <w:p w14:paraId="3E5820F0" w14:textId="44B73A80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43 (0.94)</w:t>
            </w:r>
          </w:p>
        </w:tc>
        <w:tc>
          <w:tcPr>
            <w:tcW w:w="992" w:type="dxa"/>
          </w:tcPr>
          <w:p w14:paraId="444C22BB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32</w:t>
            </w:r>
          </w:p>
          <w:p w14:paraId="37DD3ECB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3</w:t>
            </w:r>
          </w:p>
          <w:p w14:paraId="3DBEC9F0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.22</w:t>
            </w:r>
          </w:p>
          <w:p w14:paraId="5B55CE02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52</w:t>
            </w:r>
          </w:p>
          <w:p w14:paraId="55F469C2" w14:textId="05CD0A0E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81</w:t>
            </w:r>
          </w:p>
        </w:tc>
        <w:tc>
          <w:tcPr>
            <w:tcW w:w="1037" w:type="dxa"/>
          </w:tcPr>
          <w:p w14:paraId="26078112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576</w:t>
            </w:r>
          </w:p>
          <w:p w14:paraId="08EF5C0B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865</w:t>
            </w:r>
          </w:p>
          <w:p w14:paraId="61AAD6EE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278</w:t>
            </w:r>
          </w:p>
          <w:p w14:paraId="7204467E" w14:textId="16C26AD5" w:rsidR="00CC452F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11</w:t>
            </w:r>
          </w:p>
          <w:p w14:paraId="1C8A233A" w14:textId="29114E6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376</w:t>
            </w:r>
          </w:p>
        </w:tc>
      </w:tr>
      <w:tr w:rsidR="00F8778E" w:rsidRPr="002908FC" w14:paraId="725F8A0B" w14:textId="77777777" w:rsidTr="00F8778E">
        <w:tc>
          <w:tcPr>
            <w:tcW w:w="1560" w:type="dxa"/>
          </w:tcPr>
          <w:p w14:paraId="2130CE58" w14:textId="0E30F09D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nternet use</w:t>
            </w:r>
          </w:p>
        </w:tc>
        <w:tc>
          <w:tcPr>
            <w:tcW w:w="2092" w:type="dxa"/>
          </w:tcPr>
          <w:p w14:paraId="6868BAA4" w14:textId="068B748E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YIAT</w:t>
            </w:r>
          </w:p>
        </w:tc>
        <w:tc>
          <w:tcPr>
            <w:tcW w:w="1418" w:type="dxa"/>
          </w:tcPr>
          <w:p w14:paraId="14CD1A05" w14:textId="6211B41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3.21 (14.79)</w:t>
            </w:r>
          </w:p>
        </w:tc>
        <w:tc>
          <w:tcPr>
            <w:tcW w:w="1417" w:type="dxa"/>
          </w:tcPr>
          <w:p w14:paraId="1B6BEFA3" w14:textId="4FEF305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9.38 (13.02)</w:t>
            </w:r>
          </w:p>
        </w:tc>
        <w:tc>
          <w:tcPr>
            <w:tcW w:w="992" w:type="dxa"/>
          </w:tcPr>
          <w:p w14:paraId="16D4EE13" w14:textId="24AACFB0" w:rsidR="00CC452F" w:rsidRPr="002908FC" w:rsidRDefault="001E74D2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484</w:t>
            </w:r>
          </w:p>
        </w:tc>
        <w:tc>
          <w:tcPr>
            <w:tcW w:w="1037" w:type="dxa"/>
          </w:tcPr>
          <w:p w14:paraId="01BE08AD" w14:textId="0B742CF6" w:rsidR="00CC452F" w:rsidRPr="002908FC" w:rsidRDefault="001E74D2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1</w:t>
            </w:r>
          </w:p>
        </w:tc>
      </w:tr>
      <w:tr w:rsidR="00F8778E" w:rsidRPr="002908FC" w14:paraId="1C268E61" w14:textId="77777777" w:rsidTr="00F8778E">
        <w:tc>
          <w:tcPr>
            <w:tcW w:w="1560" w:type="dxa"/>
          </w:tcPr>
          <w:p w14:paraId="0B9B7EF2" w14:textId="77777777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92" w:type="dxa"/>
          </w:tcPr>
          <w:p w14:paraId="6761D1B1" w14:textId="64F9B67D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IUS</w:t>
            </w:r>
          </w:p>
        </w:tc>
        <w:tc>
          <w:tcPr>
            <w:tcW w:w="1418" w:type="dxa"/>
          </w:tcPr>
          <w:p w14:paraId="2EB673F4" w14:textId="267B5498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8.05 (8.62)</w:t>
            </w:r>
          </w:p>
        </w:tc>
        <w:tc>
          <w:tcPr>
            <w:tcW w:w="1417" w:type="dxa"/>
          </w:tcPr>
          <w:p w14:paraId="288B2CC3" w14:textId="208E8FF2" w:rsidR="00CC452F" w:rsidRPr="002908FC" w:rsidRDefault="00CC452F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9.67 (6.98)</w:t>
            </w:r>
          </w:p>
        </w:tc>
        <w:tc>
          <w:tcPr>
            <w:tcW w:w="992" w:type="dxa"/>
          </w:tcPr>
          <w:p w14:paraId="7E40F580" w14:textId="45CC1EFB" w:rsidR="00CC452F" w:rsidRPr="002908FC" w:rsidRDefault="001E74D2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1.153</w:t>
            </w:r>
          </w:p>
        </w:tc>
        <w:tc>
          <w:tcPr>
            <w:tcW w:w="1037" w:type="dxa"/>
          </w:tcPr>
          <w:p w14:paraId="1D172657" w14:textId="42CD60EB" w:rsidR="00CC452F" w:rsidRPr="002908FC" w:rsidRDefault="001E74D2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1</w:t>
            </w:r>
          </w:p>
        </w:tc>
      </w:tr>
    </w:tbl>
    <w:p w14:paraId="03480046" w14:textId="7D4F4D09" w:rsidR="00DB15B6" w:rsidRPr="002908FC" w:rsidRDefault="00DB15B6" w:rsidP="002908FC">
      <w:pPr>
        <w:spacing w:line="480" w:lineRule="auto"/>
        <w:rPr>
          <w:rFonts w:ascii="Times New Roman" w:hAnsi="Times New Roman" w:cs="Times New Roman"/>
        </w:rPr>
      </w:pPr>
    </w:p>
    <w:p w14:paraId="0B7F9AA5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95C700D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2A4380D6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7AB24A9C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24E53DB5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97D0620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1C60A409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4281BFC4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6A69B85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40A90493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2F214B47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2B51AE66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779C3D18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FE0AAD8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2906F451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AD784B8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90B50A7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1221C6ED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4D924AD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960CBA1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61709D9A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85B0D0A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6CF1F75C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19AB8693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4567C82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7DEB5473" w14:textId="18100849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Table </w:t>
      </w:r>
      <w:r w:rsidR="005318F9" w:rsidRPr="002908FC">
        <w:rPr>
          <w:rFonts w:ascii="Times New Roman" w:hAnsi="Times New Roman" w:cs="Times New Roman"/>
        </w:rPr>
        <w:t>S</w:t>
      </w:r>
      <w:r w:rsidRPr="002908FC">
        <w:rPr>
          <w:rFonts w:ascii="Times New Roman" w:hAnsi="Times New Roman" w:cs="Times New Roman"/>
        </w:rPr>
        <w:t xml:space="preserve">4.  Main </w:t>
      </w:r>
      <w:r w:rsidR="00F8778E" w:rsidRPr="002908FC">
        <w:rPr>
          <w:rFonts w:ascii="Times New Roman" w:hAnsi="Times New Roman" w:cs="Times New Roman"/>
        </w:rPr>
        <w:t xml:space="preserve">imaging </w:t>
      </w:r>
      <w:r w:rsidRPr="002908FC">
        <w:rPr>
          <w:rFonts w:ascii="Times New Roman" w:hAnsi="Times New Roman" w:cs="Times New Roman"/>
        </w:rPr>
        <w:t>effects of condition</w:t>
      </w:r>
    </w:p>
    <w:p w14:paraId="7EEF624C" w14:textId="77777777" w:rsidR="00350B85" w:rsidRPr="002908FC" w:rsidRDefault="00350B85" w:rsidP="002908FC">
      <w:pPr>
        <w:spacing w:line="480" w:lineRule="auto"/>
        <w:rPr>
          <w:rFonts w:ascii="Times New Roman" w:hAnsi="Times New Roman" w:cs="Times New Roman"/>
        </w:rPr>
      </w:pPr>
    </w:p>
    <w:p w14:paraId="409AF2CC" w14:textId="3FE54352" w:rsidR="00350B85" w:rsidRPr="002908FC" w:rsidRDefault="00350B85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>Abbreviations: R = right; L = left; cx = cortex; OFC = orbitofrontal cortex; sup = superior</w:t>
      </w:r>
    </w:p>
    <w:p w14:paraId="39E3C47B" w14:textId="77777777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W w:w="8710" w:type="dxa"/>
        <w:tblLayout w:type="fixed"/>
        <w:tblLook w:val="04A0" w:firstRow="1" w:lastRow="0" w:firstColumn="1" w:lastColumn="0" w:noHBand="0" w:noVBand="1"/>
      </w:tblPr>
      <w:tblGrid>
        <w:gridCol w:w="1101"/>
        <w:gridCol w:w="1844"/>
        <w:gridCol w:w="1720"/>
        <w:gridCol w:w="1255"/>
        <w:gridCol w:w="851"/>
        <w:gridCol w:w="810"/>
        <w:gridCol w:w="1129"/>
      </w:tblGrid>
      <w:tr w:rsidR="008E2B49" w:rsidRPr="002908FC" w14:paraId="31782BE7" w14:textId="77777777" w:rsidTr="00350B85">
        <w:tc>
          <w:tcPr>
            <w:tcW w:w="1101" w:type="dxa"/>
          </w:tcPr>
          <w:p w14:paraId="71F57C72" w14:textId="1C5DFC32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ontrast</w:t>
            </w:r>
          </w:p>
        </w:tc>
        <w:tc>
          <w:tcPr>
            <w:tcW w:w="1844" w:type="dxa"/>
          </w:tcPr>
          <w:p w14:paraId="71B4127A" w14:textId="5CA0B83E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gion</w:t>
            </w:r>
          </w:p>
        </w:tc>
        <w:tc>
          <w:tcPr>
            <w:tcW w:w="1720" w:type="dxa"/>
          </w:tcPr>
          <w:p w14:paraId="2435D64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4069E9F6" w14:textId="69F8C24A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gramStart"/>
            <w:r w:rsidRPr="002908FC">
              <w:rPr>
                <w:rFonts w:ascii="Times New Roman" w:hAnsi="Times New Roman" w:cs="Times New Roman"/>
              </w:rPr>
              <w:t>x</w:t>
            </w:r>
            <w:proofErr w:type="gramEnd"/>
            <w:r w:rsidRPr="002908FC">
              <w:rPr>
                <w:rFonts w:ascii="Times New Roman" w:hAnsi="Times New Roman" w:cs="Times New Roman"/>
              </w:rPr>
              <w:t xml:space="preserve"> y z (mm)</w:t>
            </w:r>
          </w:p>
        </w:tc>
        <w:tc>
          <w:tcPr>
            <w:tcW w:w="851" w:type="dxa"/>
          </w:tcPr>
          <w:p w14:paraId="3A41547D" w14:textId="07427524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Z</w:t>
            </w:r>
          </w:p>
        </w:tc>
        <w:tc>
          <w:tcPr>
            <w:tcW w:w="810" w:type="dxa"/>
          </w:tcPr>
          <w:p w14:paraId="77531C3E" w14:textId="1B949AE8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Cluster </w:t>
            </w:r>
          </w:p>
        </w:tc>
        <w:tc>
          <w:tcPr>
            <w:tcW w:w="1129" w:type="dxa"/>
          </w:tcPr>
          <w:p w14:paraId="4A6F78C0" w14:textId="74D4B08D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P</w:t>
            </w:r>
          </w:p>
        </w:tc>
      </w:tr>
      <w:tr w:rsidR="008E2B49" w:rsidRPr="002908FC" w14:paraId="7D1AE3E2" w14:textId="77777777" w:rsidTr="00350B85">
        <w:tc>
          <w:tcPr>
            <w:tcW w:w="1101" w:type="dxa"/>
          </w:tcPr>
          <w:p w14:paraId="6A3901B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Explicit - Exciting</w:t>
            </w:r>
          </w:p>
        </w:tc>
        <w:tc>
          <w:tcPr>
            <w:tcW w:w="1844" w:type="dxa"/>
          </w:tcPr>
          <w:p w14:paraId="2803267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Occipito</w:t>
            </w:r>
            <w:proofErr w:type="spellEnd"/>
            <w:r w:rsidRPr="002908FC">
              <w:rPr>
                <w:rFonts w:ascii="Times New Roman" w:hAnsi="Times New Roman" w:cs="Times New Roman"/>
              </w:rPr>
              <w:t>-temporal cx</w:t>
            </w:r>
          </w:p>
        </w:tc>
        <w:tc>
          <w:tcPr>
            <w:tcW w:w="1720" w:type="dxa"/>
          </w:tcPr>
          <w:p w14:paraId="1BE869E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  <w:p w14:paraId="3E34346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1255" w:type="dxa"/>
          </w:tcPr>
          <w:p w14:paraId="73CB8A6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2 -68 -10</w:t>
            </w:r>
          </w:p>
          <w:p w14:paraId="62890DE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46 -72 -8</w:t>
            </w:r>
          </w:p>
        </w:tc>
        <w:tc>
          <w:tcPr>
            <w:tcW w:w="851" w:type="dxa"/>
          </w:tcPr>
          <w:p w14:paraId="3EE6F5D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Inf</w:t>
            </w:r>
            <w:proofErr w:type="spellEnd"/>
          </w:p>
          <w:p w14:paraId="3D72F9C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Inf</w:t>
            </w:r>
            <w:proofErr w:type="spellEnd"/>
          </w:p>
        </w:tc>
        <w:tc>
          <w:tcPr>
            <w:tcW w:w="810" w:type="dxa"/>
          </w:tcPr>
          <w:p w14:paraId="7EE5F12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850</w:t>
            </w:r>
          </w:p>
        </w:tc>
        <w:tc>
          <w:tcPr>
            <w:tcW w:w="1129" w:type="dxa"/>
          </w:tcPr>
          <w:p w14:paraId="5660800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4F1BEB3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02C5B542" w14:textId="77777777" w:rsidTr="00350B85">
        <w:tc>
          <w:tcPr>
            <w:tcW w:w="1101" w:type="dxa"/>
          </w:tcPr>
          <w:p w14:paraId="0BA5459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5E6ABE3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Parietal cx</w:t>
            </w:r>
          </w:p>
        </w:tc>
        <w:tc>
          <w:tcPr>
            <w:tcW w:w="1720" w:type="dxa"/>
          </w:tcPr>
          <w:p w14:paraId="40111FF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L </w:t>
            </w:r>
            <w:proofErr w:type="spellStart"/>
            <w:r w:rsidRPr="002908FC">
              <w:rPr>
                <w:rFonts w:ascii="Times New Roman" w:hAnsi="Times New Roman" w:cs="Times New Roman"/>
              </w:rPr>
              <w:t>supramarginal</w:t>
            </w:r>
            <w:proofErr w:type="spellEnd"/>
          </w:p>
          <w:p w14:paraId="6C03756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inferior</w:t>
            </w:r>
          </w:p>
        </w:tc>
        <w:tc>
          <w:tcPr>
            <w:tcW w:w="1255" w:type="dxa"/>
          </w:tcPr>
          <w:p w14:paraId="5BBCFA1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62 -24 28</w:t>
            </w:r>
          </w:p>
          <w:p w14:paraId="7BD32B6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28 -54 54</w:t>
            </w:r>
          </w:p>
        </w:tc>
        <w:tc>
          <w:tcPr>
            <w:tcW w:w="851" w:type="dxa"/>
          </w:tcPr>
          <w:p w14:paraId="6F341F1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Inf</w:t>
            </w:r>
            <w:proofErr w:type="spellEnd"/>
          </w:p>
          <w:p w14:paraId="3D98F90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60</w:t>
            </w:r>
          </w:p>
        </w:tc>
        <w:tc>
          <w:tcPr>
            <w:tcW w:w="810" w:type="dxa"/>
          </w:tcPr>
          <w:p w14:paraId="3096C61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045</w:t>
            </w:r>
          </w:p>
        </w:tc>
        <w:tc>
          <w:tcPr>
            <w:tcW w:w="1129" w:type="dxa"/>
          </w:tcPr>
          <w:p w14:paraId="2339D81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7D24AB1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108DD8DC" w14:textId="77777777" w:rsidTr="00350B85">
        <w:tc>
          <w:tcPr>
            <w:tcW w:w="1101" w:type="dxa"/>
          </w:tcPr>
          <w:p w14:paraId="75C7552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7B1AB18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Parietal cx</w:t>
            </w:r>
          </w:p>
        </w:tc>
        <w:tc>
          <w:tcPr>
            <w:tcW w:w="1720" w:type="dxa"/>
          </w:tcPr>
          <w:p w14:paraId="4A1887D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superior</w:t>
            </w:r>
          </w:p>
        </w:tc>
        <w:tc>
          <w:tcPr>
            <w:tcW w:w="1255" w:type="dxa"/>
          </w:tcPr>
          <w:p w14:paraId="2A20253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0 -52 56</w:t>
            </w:r>
          </w:p>
        </w:tc>
        <w:tc>
          <w:tcPr>
            <w:tcW w:w="851" w:type="dxa"/>
          </w:tcPr>
          <w:p w14:paraId="2E3F735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Inf</w:t>
            </w:r>
            <w:proofErr w:type="spellEnd"/>
          </w:p>
        </w:tc>
        <w:tc>
          <w:tcPr>
            <w:tcW w:w="810" w:type="dxa"/>
          </w:tcPr>
          <w:p w14:paraId="533970D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966</w:t>
            </w:r>
          </w:p>
        </w:tc>
        <w:tc>
          <w:tcPr>
            <w:tcW w:w="1129" w:type="dxa"/>
          </w:tcPr>
          <w:p w14:paraId="5DAB52A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6CD2B86C" w14:textId="77777777" w:rsidTr="00350B85">
        <w:tc>
          <w:tcPr>
            <w:tcW w:w="1101" w:type="dxa"/>
          </w:tcPr>
          <w:p w14:paraId="2CC538C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251F0CDF" w14:textId="2116B375" w:rsidR="008E2B49" w:rsidRPr="002908FC" w:rsidRDefault="00350B85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Insula/cingulate/ </w:t>
            </w:r>
            <w:r w:rsidR="008E2B49" w:rsidRPr="002908FC">
              <w:rPr>
                <w:rFonts w:ascii="Times New Roman" w:hAnsi="Times New Roman" w:cs="Times New Roman"/>
              </w:rPr>
              <w:t>OFC</w:t>
            </w:r>
          </w:p>
        </w:tc>
        <w:tc>
          <w:tcPr>
            <w:tcW w:w="1720" w:type="dxa"/>
          </w:tcPr>
          <w:p w14:paraId="333D88C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Bilat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ant insula/ ant </w:t>
            </w:r>
            <w:proofErr w:type="spellStart"/>
            <w:r w:rsidRPr="002908FC">
              <w:rPr>
                <w:rFonts w:ascii="Times New Roman" w:hAnsi="Times New Roman" w:cs="Times New Roman"/>
              </w:rPr>
              <w:t>cing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/ lateral OFC / VS/ </w:t>
            </w:r>
            <w:proofErr w:type="spellStart"/>
            <w:r w:rsidRPr="002908FC">
              <w:rPr>
                <w:rFonts w:ascii="Times New Roman" w:hAnsi="Times New Roman" w:cs="Times New Roman"/>
              </w:rPr>
              <w:t>pallidum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/ </w:t>
            </w:r>
            <w:proofErr w:type="spellStart"/>
            <w:r w:rsidRPr="002908FC">
              <w:rPr>
                <w:rFonts w:ascii="Times New Roman" w:hAnsi="Times New Roman" w:cs="Times New Roman"/>
              </w:rPr>
              <w:t>hypothal</w:t>
            </w:r>
            <w:proofErr w:type="spellEnd"/>
            <w:r w:rsidRPr="002908FC">
              <w:rPr>
                <w:rFonts w:ascii="Times New Roman" w:hAnsi="Times New Roman" w:cs="Times New Roman"/>
              </w:rPr>
              <w:t>/ amygdala / SN</w:t>
            </w:r>
          </w:p>
        </w:tc>
        <w:tc>
          <w:tcPr>
            <w:tcW w:w="1255" w:type="dxa"/>
          </w:tcPr>
          <w:p w14:paraId="5AB5E66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40 10 -4</w:t>
            </w:r>
          </w:p>
          <w:p w14:paraId="0F54032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 34 10</w:t>
            </w:r>
          </w:p>
        </w:tc>
        <w:tc>
          <w:tcPr>
            <w:tcW w:w="851" w:type="dxa"/>
          </w:tcPr>
          <w:p w14:paraId="25091EC6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Inf</w:t>
            </w:r>
            <w:proofErr w:type="spellEnd"/>
          </w:p>
          <w:p w14:paraId="69EE493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45</w:t>
            </w:r>
          </w:p>
        </w:tc>
        <w:tc>
          <w:tcPr>
            <w:tcW w:w="810" w:type="dxa"/>
          </w:tcPr>
          <w:p w14:paraId="757C11D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9092</w:t>
            </w:r>
          </w:p>
        </w:tc>
        <w:tc>
          <w:tcPr>
            <w:tcW w:w="1129" w:type="dxa"/>
          </w:tcPr>
          <w:p w14:paraId="33C5EBF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4AF9D0F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0696A057" w14:textId="77777777" w:rsidTr="00350B85">
        <w:tc>
          <w:tcPr>
            <w:tcW w:w="1101" w:type="dxa"/>
          </w:tcPr>
          <w:p w14:paraId="6AF9EA8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10A6975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parietal</w:t>
            </w:r>
          </w:p>
        </w:tc>
        <w:tc>
          <w:tcPr>
            <w:tcW w:w="1720" w:type="dxa"/>
          </w:tcPr>
          <w:p w14:paraId="620949F6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Postcentral</w:t>
            </w:r>
            <w:proofErr w:type="spellEnd"/>
          </w:p>
        </w:tc>
        <w:tc>
          <w:tcPr>
            <w:tcW w:w="1255" w:type="dxa"/>
          </w:tcPr>
          <w:p w14:paraId="19673C4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2 -18 34</w:t>
            </w:r>
          </w:p>
        </w:tc>
        <w:tc>
          <w:tcPr>
            <w:tcW w:w="851" w:type="dxa"/>
          </w:tcPr>
          <w:p w14:paraId="28806EC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60</w:t>
            </w:r>
          </w:p>
        </w:tc>
        <w:tc>
          <w:tcPr>
            <w:tcW w:w="810" w:type="dxa"/>
          </w:tcPr>
          <w:p w14:paraId="62275D6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08</w:t>
            </w:r>
          </w:p>
        </w:tc>
        <w:tc>
          <w:tcPr>
            <w:tcW w:w="1129" w:type="dxa"/>
          </w:tcPr>
          <w:p w14:paraId="1B3620D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75165505" w14:textId="77777777" w:rsidTr="00350B85">
        <w:tc>
          <w:tcPr>
            <w:tcW w:w="1101" w:type="dxa"/>
          </w:tcPr>
          <w:p w14:paraId="5B91E0F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0670B99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audate</w:t>
            </w:r>
          </w:p>
        </w:tc>
        <w:tc>
          <w:tcPr>
            <w:tcW w:w="1720" w:type="dxa"/>
          </w:tcPr>
          <w:p w14:paraId="2D8C25A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1255" w:type="dxa"/>
          </w:tcPr>
          <w:p w14:paraId="748E3F8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8 0 24</w:t>
            </w:r>
          </w:p>
        </w:tc>
        <w:tc>
          <w:tcPr>
            <w:tcW w:w="851" w:type="dxa"/>
          </w:tcPr>
          <w:p w14:paraId="1028FF0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22</w:t>
            </w:r>
          </w:p>
        </w:tc>
        <w:tc>
          <w:tcPr>
            <w:tcW w:w="810" w:type="dxa"/>
          </w:tcPr>
          <w:p w14:paraId="0FCCA4A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11</w:t>
            </w:r>
          </w:p>
        </w:tc>
        <w:tc>
          <w:tcPr>
            <w:tcW w:w="1129" w:type="dxa"/>
          </w:tcPr>
          <w:p w14:paraId="38D5973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23887B2D" w14:textId="77777777" w:rsidTr="00350B85">
        <w:tc>
          <w:tcPr>
            <w:tcW w:w="1101" w:type="dxa"/>
          </w:tcPr>
          <w:p w14:paraId="74C8845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4B89200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Frontal</w:t>
            </w:r>
          </w:p>
        </w:tc>
        <w:tc>
          <w:tcPr>
            <w:tcW w:w="1720" w:type="dxa"/>
          </w:tcPr>
          <w:p w14:paraId="669E3EC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 </w:t>
            </w:r>
            <w:proofErr w:type="spellStart"/>
            <w:r w:rsidRPr="002908FC">
              <w:rPr>
                <w:rFonts w:ascii="Times New Roman" w:hAnsi="Times New Roman" w:cs="Times New Roman"/>
              </w:rPr>
              <w:t>precentral</w:t>
            </w:r>
            <w:proofErr w:type="spellEnd"/>
          </w:p>
        </w:tc>
        <w:tc>
          <w:tcPr>
            <w:tcW w:w="1255" w:type="dxa"/>
          </w:tcPr>
          <w:p w14:paraId="5FDA2AE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6 12 38</w:t>
            </w:r>
          </w:p>
        </w:tc>
        <w:tc>
          <w:tcPr>
            <w:tcW w:w="851" w:type="dxa"/>
          </w:tcPr>
          <w:p w14:paraId="4FACFA5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76</w:t>
            </w:r>
          </w:p>
        </w:tc>
        <w:tc>
          <w:tcPr>
            <w:tcW w:w="810" w:type="dxa"/>
          </w:tcPr>
          <w:p w14:paraId="3A0CE9A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45</w:t>
            </w:r>
          </w:p>
        </w:tc>
        <w:tc>
          <w:tcPr>
            <w:tcW w:w="1129" w:type="dxa"/>
          </w:tcPr>
          <w:p w14:paraId="1C6D2DF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309241E0" w14:textId="77777777" w:rsidTr="00350B85">
        <w:tc>
          <w:tcPr>
            <w:tcW w:w="1101" w:type="dxa"/>
          </w:tcPr>
          <w:p w14:paraId="45EA342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44DFAEF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Insula</w:t>
            </w:r>
          </w:p>
        </w:tc>
        <w:tc>
          <w:tcPr>
            <w:tcW w:w="1720" w:type="dxa"/>
          </w:tcPr>
          <w:p w14:paraId="5447D15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posterior insula</w:t>
            </w:r>
          </w:p>
        </w:tc>
        <w:tc>
          <w:tcPr>
            <w:tcW w:w="1255" w:type="dxa"/>
          </w:tcPr>
          <w:p w14:paraId="62368C0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8 2 14</w:t>
            </w:r>
          </w:p>
        </w:tc>
        <w:tc>
          <w:tcPr>
            <w:tcW w:w="851" w:type="dxa"/>
          </w:tcPr>
          <w:p w14:paraId="61A70D2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30</w:t>
            </w:r>
          </w:p>
        </w:tc>
        <w:tc>
          <w:tcPr>
            <w:tcW w:w="810" w:type="dxa"/>
          </w:tcPr>
          <w:p w14:paraId="60B0BA3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129" w:type="dxa"/>
          </w:tcPr>
          <w:p w14:paraId="76E454B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1</w:t>
            </w:r>
          </w:p>
        </w:tc>
      </w:tr>
      <w:tr w:rsidR="008E2B49" w:rsidRPr="002908FC" w14:paraId="7D9D9B60" w14:textId="77777777" w:rsidTr="00350B85">
        <w:tc>
          <w:tcPr>
            <w:tcW w:w="1101" w:type="dxa"/>
          </w:tcPr>
          <w:p w14:paraId="75F6091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7AC8761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ingulate</w:t>
            </w:r>
          </w:p>
        </w:tc>
        <w:tc>
          <w:tcPr>
            <w:tcW w:w="1720" w:type="dxa"/>
          </w:tcPr>
          <w:p w14:paraId="776791E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Mid cingulate</w:t>
            </w:r>
          </w:p>
        </w:tc>
        <w:tc>
          <w:tcPr>
            <w:tcW w:w="1255" w:type="dxa"/>
          </w:tcPr>
          <w:p w14:paraId="5B54DEE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 -14 36</w:t>
            </w:r>
          </w:p>
        </w:tc>
        <w:tc>
          <w:tcPr>
            <w:tcW w:w="851" w:type="dxa"/>
          </w:tcPr>
          <w:p w14:paraId="61F8F0C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27</w:t>
            </w:r>
          </w:p>
        </w:tc>
        <w:tc>
          <w:tcPr>
            <w:tcW w:w="810" w:type="dxa"/>
          </w:tcPr>
          <w:p w14:paraId="263900F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129" w:type="dxa"/>
          </w:tcPr>
          <w:p w14:paraId="73E6F04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2</w:t>
            </w:r>
          </w:p>
        </w:tc>
      </w:tr>
      <w:tr w:rsidR="008E2B49" w:rsidRPr="002908FC" w14:paraId="115A1C46" w14:textId="77777777" w:rsidTr="00350B85">
        <w:tc>
          <w:tcPr>
            <w:tcW w:w="1101" w:type="dxa"/>
          </w:tcPr>
          <w:p w14:paraId="225EB72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26A5F23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erebellum</w:t>
            </w:r>
          </w:p>
        </w:tc>
        <w:tc>
          <w:tcPr>
            <w:tcW w:w="1720" w:type="dxa"/>
          </w:tcPr>
          <w:p w14:paraId="474A230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022E0DA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2 -54 -30</w:t>
            </w:r>
          </w:p>
        </w:tc>
        <w:tc>
          <w:tcPr>
            <w:tcW w:w="851" w:type="dxa"/>
          </w:tcPr>
          <w:p w14:paraId="3BCF425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22</w:t>
            </w:r>
          </w:p>
        </w:tc>
        <w:tc>
          <w:tcPr>
            <w:tcW w:w="810" w:type="dxa"/>
          </w:tcPr>
          <w:p w14:paraId="19301E8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1129" w:type="dxa"/>
          </w:tcPr>
          <w:p w14:paraId="6610109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3</w:t>
            </w:r>
          </w:p>
        </w:tc>
      </w:tr>
      <w:tr w:rsidR="008E2B49" w:rsidRPr="002908FC" w14:paraId="6D28F68F" w14:textId="77777777" w:rsidTr="00350B85">
        <w:tc>
          <w:tcPr>
            <w:tcW w:w="1101" w:type="dxa"/>
          </w:tcPr>
          <w:p w14:paraId="48FB569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6D368CD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Frontal</w:t>
            </w:r>
          </w:p>
        </w:tc>
        <w:tc>
          <w:tcPr>
            <w:tcW w:w="1720" w:type="dxa"/>
          </w:tcPr>
          <w:p w14:paraId="60C50836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Inferior PFC</w:t>
            </w:r>
          </w:p>
        </w:tc>
        <w:tc>
          <w:tcPr>
            <w:tcW w:w="1255" w:type="dxa"/>
          </w:tcPr>
          <w:p w14:paraId="01D8FB2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4 44 10</w:t>
            </w:r>
          </w:p>
        </w:tc>
        <w:tc>
          <w:tcPr>
            <w:tcW w:w="851" w:type="dxa"/>
          </w:tcPr>
          <w:p w14:paraId="7C28B4F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20</w:t>
            </w:r>
          </w:p>
        </w:tc>
        <w:tc>
          <w:tcPr>
            <w:tcW w:w="810" w:type="dxa"/>
          </w:tcPr>
          <w:p w14:paraId="40B3CD8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129" w:type="dxa"/>
          </w:tcPr>
          <w:p w14:paraId="4CE0F52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3</w:t>
            </w:r>
          </w:p>
        </w:tc>
      </w:tr>
      <w:tr w:rsidR="008E2B49" w:rsidRPr="002908FC" w14:paraId="6D0E6835" w14:textId="77777777" w:rsidTr="00350B85">
        <w:tc>
          <w:tcPr>
            <w:tcW w:w="1101" w:type="dxa"/>
          </w:tcPr>
          <w:p w14:paraId="5787CAA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Erotic - Exciting</w:t>
            </w:r>
          </w:p>
        </w:tc>
        <w:tc>
          <w:tcPr>
            <w:tcW w:w="1844" w:type="dxa"/>
          </w:tcPr>
          <w:p w14:paraId="0F76488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 </w:t>
            </w:r>
            <w:proofErr w:type="spellStart"/>
            <w:r w:rsidRPr="002908FC">
              <w:rPr>
                <w:rFonts w:ascii="Times New Roman" w:hAnsi="Times New Roman" w:cs="Times New Roman"/>
              </w:rPr>
              <w:t>occipito</w:t>
            </w:r>
            <w:proofErr w:type="spellEnd"/>
            <w:r w:rsidRPr="002908FC">
              <w:rPr>
                <w:rFonts w:ascii="Times New Roman" w:hAnsi="Times New Roman" w:cs="Times New Roman"/>
              </w:rPr>
              <w:t>-temporal/ R sup parietal/ cerebellum</w:t>
            </w:r>
          </w:p>
        </w:tc>
        <w:tc>
          <w:tcPr>
            <w:tcW w:w="1720" w:type="dxa"/>
          </w:tcPr>
          <w:p w14:paraId="47C83C8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67C7D63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2 -60 -8</w:t>
            </w:r>
          </w:p>
          <w:p w14:paraId="7871285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0 -56 60</w:t>
            </w:r>
          </w:p>
          <w:p w14:paraId="2826365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8 -78 -34</w:t>
            </w:r>
          </w:p>
        </w:tc>
        <w:tc>
          <w:tcPr>
            <w:tcW w:w="851" w:type="dxa"/>
          </w:tcPr>
          <w:p w14:paraId="5CFFE7F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Inf</w:t>
            </w:r>
            <w:proofErr w:type="spellEnd"/>
          </w:p>
        </w:tc>
        <w:tc>
          <w:tcPr>
            <w:tcW w:w="810" w:type="dxa"/>
          </w:tcPr>
          <w:p w14:paraId="6072132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21230</w:t>
            </w:r>
          </w:p>
        </w:tc>
        <w:tc>
          <w:tcPr>
            <w:tcW w:w="1129" w:type="dxa"/>
          </w:tcPr>
          <w:p w14:paraId="135633D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17464016" w14:textId="77777777" w:rsidTr="00350B85">
        <w:tc>
          <w:tcPr>
            <w:tcW w:w="1101" w:type="dxa"/>
          </w:tcPr>
          <w:p w14:paraId="5CC0BB8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68E80BA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inferior frontal</w:t>
            </w:r>
          </w:p>
        </w:tc>
        <w:tc>
          <w:tcPr>
            <w:tcW w:w="1720" w:type="dxa"/>
          </w:tcPr>
          <w:p w14:paraId="2912FF8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58E2727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2 14 32</w:t>
            </w:r>
          </w:p>
        </w:tc>
        <w:tc>
          <w:tcPr>
            <w:tcW w:w="851" w:type="dxa"/>
          </w:tcPr>
          <w:p w14:paraId="024DA8C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90</w:t>
            </w:r>
          </w:p>
        </w:tc>
        <w:tc>
          <w:tcPr>
            <w:tcW w:w="810" w:type="dxa"/>
          </w:tcPr>
          <w:p w14:paraId="784FBB1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676</w:t>
            </w:r>
          </w:p>
        </w:tc>
        <w:tc>
          <w:tcPr>
            <w:tcW w:w="1129" w:type="dxa"/>
          </w:tcPr>
          <w:p w14:paraId="25C87BE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32F51F69" w14:textId="77777777" w:rsidTr="00350B85">
        <w:tc>
          <w:tcPr>
            <w:tcW w:w="1101" w:type="dxa"/>
          </w:tcPr>
          <w:p w14:paraId="7D15466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343C043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sup parietal</w:t>
            </w:r>
          </w:p>
        </w:tc>
        <w:tc>
          <w:tcPr>
            <w:tcW w:w="1720" w:type="dxa"/>
          </w:tcPr>
          <w:p w14:paraId="7D7B71F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03D13BA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26 -60 56</w:t>
            </w:r>
          </w:p>
        </w:tc>
        <w:tc>
          <w:tcPr>
            <w:tcW w:w="851" w:type="dxa"/>
          </w:tcPr>
          <w:p w14:paraId="0CEB0F0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17</w:t>
            </w:r>
          </w:p>
        </w:tc>
        <w:tc>
          <w:tcPr>
            <w:tcW w:w="810" w:type="dxa"/>
          </w:tcPr>
          <w:p w14:paraId="30AC355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18</w:t>
            </w:r>
          </w:p>
        </w:tc>
        <w:tc>
          <w:tcPr>
            <w:tcW w:w="1129" w:type="dxa"/>
          </w:tcPr>
          <w:p w14:paraId="5987347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5B027588" w14:textId="77777777" w:rsidTr="00350B85">
        <w:tc>
          <w:tcPr>
            <w:tcW w:w="1101" w:type="dxa"/>
          </w:tcPr>
          <w:p w14:paraId="00C2D8F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4E0B0D3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inferior frontal</w:t>
            </w:r>
          </w:p>
        </w:tc>
        <w:tc>
          <w:tcPr>
            <w:tcW w:w="1720" w:type="dxa"/>
          </w:tcPr>
          <w:p w14:paraId="1906F6B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3B3463F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40 2 28</w:t>
            </w:r>
          </w:p>
        </w:tc>
        <w:tc>
          <w:tcPr>
            <w:tcW w:w="851" w:type="dxa"/>
          </w:tcPr>
          <w:p w14:paraId="63ECA4A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89</w:t>
            </w:r>
          </w:p>
        </w:tc>
        <w:tc>
          <w:tcPr>
            <w:tcW w:w="810" w:type="dxa"/>
          </w:tcPr>
          <w:p w14:paraId="08752F9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10</w:t>
            </w:r>
          </w:p>
        </w:tc>
        <w:tc>
          <w:tcPr>
            <w:tcW w:w="1129" w:type="dxa"/>
          </w:tcPr>
          <w:p w14:paraId="12AEE7E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1D9D9B73" w14:textId="77777777" w:rsidTr="00350B85">
        <w:tc>
          <w:tcPr>
            <w:tcW w:w="1101" w:type="dxa"/>
          </w:tcPr>
          <w:p w14:paraId="0863D79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7952BF5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caudate</w:t>
            </w:r>
          </w:p>
        </w:tc>
        <w:tc>
          <w:tcPr>
            <w:tcW w:w="1720" w:type="dxa"/>
          </w:tcPr>
          <w:p w14:paraId="7683D76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3AEC7AF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12 </w:t>
            </w:r>
            <w:proofErr w:type="spellStart"/>
            <w:r w:rsidRPr="002908FC">
              <w:rPr>
                <w:rFonts w:ascii="Times New Roman" w:hAnsi="Times New Roman" w:cs="Times New Roman"/>
              </w:rPr>
              <w:t>12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2</w:t>
            </w:r>
          </w:p>
        </w:tc>
        <w:tc>
          <w:tcPr>
            <w:tcW w:w="851" w:type="dxa"/>
          </w:tcPr>
          <w:p w14:paraId="1D3728A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43</w:t>
            </w:r>
          </w:p>
        </w:tc>
        <w:tc>
          <w:tcPr>
            <w:tcW w:w="810" w:type="dxa"/>
          </w:tcPr>
          <w:p w14:paraId="681E97D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129" w:type="dxa"/>
          </w:tcPr>
          <w:p w14:paraId="78B39D1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3</w:t>
            </w:r>
          </w:p>
        </w:tc>
      </w:tr>
      <w:tr w:rsidR="008E2B49" w:rsidRPr="002908FC" w14:paraId="1A3B6F6C" w14:textId="77777777" w:rsidTr="00350B85">
        <w:tc>
          <w:tcPr>
            <w:tcW w:w="1101" w:type="dxa"/>
          </w:tcPr>
          <w:p w14:paraId="4261516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Money - Exciting</w:t>
            </w:r>
          </w:p>
        </w:tc>
        <w:tc>
          <w:tcPr>
            <w:tcW w:w="1844" w:type="dxa"/>
          </w:tcPr>
          <w:p w14:paraId="2A7DF42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parietal</w:t>
            </w:r>
          </w:p>
        </w:tc>
        <w:tc>
          <w:tcPr>
            <w:tcW w:w="1720" w:type="dxa"/>
          </w:tcPr>
          <w:p w14:paraId="3D0D4EE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Postcentral</w:t>
            </w:r>
            <w:proofErr w:type="spellEnd"/>
          </w:p>
        </w:tc>
        <w:tc>
          <w:tcPr>
            <w:tcW w:w="1255" w:type="dxa"/>
          </w:tcPr>
          <w:p w14:paraId="42996EC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8 -30 46</w:t>
            </w:r>
          </w:p>
          <w:p w14:paraId="133BA73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</w:tcPr>
          <w:p w14:paraId="728B3B3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49</w:t>
            </w:r>
          </w:p>
        </w:tc>
        <w:tc>
          <w:tcPr>
            <w:tcW w:w="810" w:type="dxa"/>
          </w:tcPr>
          <w:p w14:paraId="626C142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83</w:t>
            </w:r>
          </w:p>
        </w:tc>
        <w:tc>
          <w:tcPr>
            <w:tcW w:w="1129" w:type="dxa"/>
          </w:tcPr>
          <w:p w14:paraId="674D442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7758F8D6" w14:textId="77777777" w:rsidTr="00350B85">
        <w:tc>
          <w:tcPr>
            <w:tcW w:w="1101" w:type="dxa"/>
          </w:tcPr>
          <w:p w14:paraId="752E360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08DAD84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parietal</w:t>
            </w:r>
          </w:p>
        </w:tc>
        <w:tc>
          <w:tcPr>
            <w:tcW w:w="1720" w:type="dxa"/>
          </w:tcPr>
          <w:p w14:paraId="4EA7BE7C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Angular </w:t>
            </w:r>
            <w:proofErr w:type="spellStart"/>
            <w:r w:rsidRPr="002908FC">
              <w:rPr>
                <w:rFonts w:ascii="Times New Roman" w:hAnsi="Times New Roman" w:cs="Times New Roman"/>
              </w:rPr>
              <w:t>gyrus</w:t>
            </w:r>
            <w:proofErr w:type="spellEnd"/>
          </w:p>
        </w:tc>
        <w:tc>
          <w:tcPr>
            <w:tcW w:w="1255" w:type="dxa"/>
          </w:tcPr>
          <w:p w14:paraId="144378B6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0 -56 44</w:t>
            </w:r>
          </w:p>
        </w:tc>
        <w:tc>
          <w:tcPr>
            <w:tcW w:w="851" w:type="dxa"/>
          </w:tcPr>
          <w:p w14:paraId="7B7A938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11</w:t>
            </w:r>
          </w:p>
        </w:tc>
        <w:tc>
          <w:tcPr>
            <w:tcW w:w="810" w:type="dxa"/>
          </w:tcPr>
          <w:p w14:paraId="287B028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40</w:t>
            </w:r>
          </w:p>
        </w:tc>
        <w:tc>
          <w:tcPr>
            <w:tcW w:w="1129" w:type="dxa"/>
          </w:tcPr>
          <w:p w14:paraId="121CD66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8E2B49" w:rsidRPr="002908FC" w14:paraId="59B8FC81" w14:textId="77777777" w:rsidTr="00350B85">
        <w:tc>
          <w:tcPr>
            <w:tcW w:w="1101" w:type="dxa"/>
          </w:tcPr>
          <w:p w14:paraId="2B4F336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18732A5E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superior parietal</w:t>
            </w:r>
          </w:p>
        </w:tc>
        <w:tc>
          <w:tcPr>
            <w:tcW w:w="1720" w:type="dxa"/>
          </w:tcPr>
          <w:p w14:paraId="152D23F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7FCA00C3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34 -64 58</w:t>
            </w:r>
          </w:p>
        </w:tc>
        <w:tc>
          <w:tcPr>
            <w:tcW w:w="851" w:type="dxa"/>
          </w:tcPr>
          <w:p w14:paraId="038C3BF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45</w:t>
            </w:r>
          </w:p>
        </w:tc>
        <w:tc>
          <w:tcPr>
            <w:tcW w:w="810" w:type="dxa"/>
          </w:tcPr>
          <w:p w14:paraId="35E547C6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33</w:t>
            </w:r>
          </w:p>
        </w:tc>
        <w:tc>
          <w:tcPr>
            <w:tcW w:w="1129" w:type="dxa"/>
          </w:tcPr>
          <w:p w14:paraId="37FF56F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1</w:t>
            </w:r>
          </w:p>
        </w:tc>
      </w:tr>
      <w:tr w:rsidR="008E2B49" w:rsidRPr="002908FC" w14:paraId="273AE833" w14:textId="77777777" w:rsidTr="00350B85">
        <w:tc>
          <w:tcPr>
            <w:tcW w:w="1101" w:type="dxa"/>
          </w:tcPr>
          <w:p w14:paraId="28BBBD7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4560B84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inferior frontal</w:t>
            </w:r>
          </w:p>
        </w:tc>
        <w:tc>
          <w:tcPr>
            <w:tcW w:w="1720" w:type="dxa"/>
          </w:tcPr>
          <w:p w14:paraId="2A8A562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1818189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50 12 26</w:t>
            </w:r>
          </w:p>
        </w:tc>
        <w:tc>
          <w:tcPr>
            <w:tcW w:w="851" w:type="dxa"/>
          </w:tcPr>
          <w:p w14:paraId="6F75484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42</w:t>
            </w:r>
          </w:p>
        </w:tc>
        <w:tc>
          <w:tcPr>
            <w:tcW w:w="810" w:type="dxa"/>
          </w:tcPr>
          <w:p w14:paraId="0163A93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81</w:t>
            </w:r>
          </w:p>
        </w:tc>
        <w:tc>
          <w:tcPr>
            <w:tcW w:w="1129" w:type="dxa"/>
          </w:tcPr>
          <w:p w14:paraId="675E499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1</w:t>
            </w:r>
          </w:p>
        </w:tc>
      </w:tr>
      <w:tr w:rsidR="008E2B49" w:rsidRPr="002908FC" w14:paraId="26888345" w14:textId="77777777" w:rsidTr="00350B85">
        <w:tc>
          <w:tcPr>
            <w:tcW w:w="1101" w:type="dxa"/>
          </w:tcPr>
          <w:p w14:paraId="19EABB8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5D280892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occipital</w:t>
            </w:r>
          </w:p>
        </w:tc>
        <w:tc>
          <w:tcPr>
            <w:tcW w:w="1720" w:type="dxa"/>
          </w:tcPr>
          <w:p w14:paraId="63DDB88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4BFD1E09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6 -98 10</w:t>
            </w:r>
          </w:p>
        </w:tc>
        <w:tc>
          <w:tcPr>
            <w:tcW w:w="851" w:type="dxa"/>
          </w:tcPr>
          <w:p w14:paraId="487616E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32</w:t>
            </w:r>
          </w:p>
        </w:tc>
        <w:tc>
          <w:tcPr>
            <w:tcW w:w="810" w:type="dxa"/>
          </w:tcPr>
          <w:p w14:paraId="755ABC9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1129" w:type="dxa"/>
          </w:tcPr>
          <w:p w14:paraId="3501F108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2</w:t>
            </w:r>
          </w:p>
        </w:tc>
      </w:tr>
      <w:tr w:rsidR="008E2B49" w:rsidRPr="002908FC" w14:paraId="73366932" w14:textId="77777777" w:rsidTr="00350B85">
        <w:tc>
          <w:tcPr>
            <w:tcW w:w="1101" w:type="dxa"/>
          </w:tcPr>
          <w:p w14:paraId="5E20ACDB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26942FA4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 inferior frontal</w:t>
            </w:r>
          </w:p>
        </w:tc>
        <w:tc>
          <w:tcPr>
            <w:tcW w:w="1720" w:type="dxa"/>
          </w:tcPr>
          <w:p w14:paraId="1DF47781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469949EF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8 12 36</w:t>
            </w:r>
          </w:p>
        </w:tc>
        <w:tc>
          <w:tcPr>
            <w:tcW w:w="851" w:type="dxa"/>
          </w:tcPr>
          <w:p w14:paraId="01B626E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99</w:t>
            </w:r>
          </w:p>
        </w:tc>
        <w:tc>
          <w:tcPr>
            <w:tcW w:w="810" w:type="dxa"/>
          </w:tcPr>
          <w:p w14:paraId="43FF0D90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1</w:t>
            </w:r>
          </w:p>
        </w:tc>
        <w:tc>
          <w:tcPr>
            <w:tcW w:w="1129" w:type="dxa"/>
          </w:tcPr>
          <w:p w14:paraId="2AB81626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9</w:t>
            </w:r>
          </w:p>
        </w:tc>
      </w:tr>
      <w:tr w:rsidR="008E2B49" w:rsidRPr="002908FC" w14:paraId="02CB9EE4" w14:textId="77777777" w:rsidTr="00350B85">
        <w:tc>
          <w:tcPr>
            <w:tcW w:w="1101" w:type="dxa"/>
          </w:tcPr>
          <w:p w14:paraId="096EA89D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44" w:type="dxa"/>
          </w:tcPr>
          <w:p w14:paraId="754755D7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 inferior frontal</w:t>
            </w:r>
          </w:p>
        </w:tc>
        <w:tc>
          <w:tcPr>
            <w:tcW w:w="1720" w:type="dxa"/>
          </w:tcPr>
          <w:p w14:paraId="4CB50BE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55" w:type="dxa"/>
          </w:tcPr>
          <w:p w14:paraId="5896348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46 36 14</w:t>
            </w:r>
          </w:p>
        </w:tc>
        <w:tc>
          <w:tcPr>
            <w:tcW w:w="851" w:type="dxa"/>
          </w:tcPr>
          <w:p w14:paraId="1569B47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97</w:t>
            </w:r>
          </w:p>
        </w:tc>
        <w:tc>
          <w:tcPr>
            <w:tcW w:w="810" w:type="dxa"/>
          </w:tcPr>
          <w:p w14:paraId="133D5DDA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08</w:t>
            </w:r>
          </w:p>
        </w:tc>
        <w:tc>
          <w:tcPr>
            <w:tcW w:w="1129" w:type="dxa"/>
          </w:tcPr>
          <w:p w14:paraId="34462A25" w14:textId="77777777" w:rsidR="008E2B49" w:rsidRPr="002908FC" w:rsidRDefault="008E2B4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9</w:t>
            </w:r>
          </w:p>
        </w:tc>
      </w:tr>
    </w:tbl>
    <w:p w14:paraId="589B5550" w14:textId="77777777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</w:p>
    <w:p w14:paraId="27F521C0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21C8464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1B0FA84D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42B85FC0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63E280F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993A317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7FE46272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77A1BF59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1336B6FD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516D2EA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47A62E07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4D40A646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44379C34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24704964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2BC3449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92E756B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565B3362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03CF1934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3B068595" w14:textId="77777777" w:rsidR="00F8778E" w:rsidRPr="002908FC" w:rsidRDefault="00F8778E" w:rsidP="002908FC">
      <w:pPr>
        <w:spacing w:line="480" w:lineRule="auto"/>
        <w:rPr>
          <w:rFonts w:ascii="Times New Roman" w:hAnsi="Times New Roman" w:cs="Times New Roman"/>
        </w:rPr>
      </w:pPr>
    </w:p>
    <w:p w14:paraId="64F36F86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A0A61E3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2B5A251F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3C4EE011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38F6C2CB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6D9BBEAF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0AEF30B8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152CC11D" w14:textId="77777777" w:rsidR="002908FC" w:rsidRDefault="002908FC" w:rsidP="002908FC">
      <w:pPr>
        <w:spacing w:line="480" w:lineRule="auto"/>
        <w:rPr>
          <w:rFonts w:ascii="Times New Roman" w:hAnsi="Times New Roman" w:cs="Times New Roman"/>
        </w:rPr>
      </w:pPr>
    </w:p>
    <w:p w14:paraId="31581477" w14:textId="3A1A8F38" w:rsidR="005318F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Table </w:t>
      </w:r>
      <w:r w:rsidR="005318F9" w:rsidRPr="002908FC">
        <w:rPr>
          <w:rFonts w:ascii="Times New Roman" w:hAnsi="Times New Roman" w:cs="Times New Roman"/>
        </w:rPr>
        <w:t>S</w:t>
      </w:r>
      <w:r w:rsidRPr="002908FC">
        <w:rPr>
          <w:rFonts w:ascii="Times New Roman" w:hAnsi="Times New Roman" w:cs="Times New Roman"/>
        </w:rPr>
        <w:t>5.  Main effects of condition focusing on hypothesized regions of interest</w:t>
      </w:r>
    </w:p>
    <w:p w14:paraId="1B15F23F" w14:textId="45EC2336" w:rsidR="005318F9" w:rsidRPr="002908FC" w:rsidRDefault="005318F9" w:rsidP="002908FC">
      <w:pPr>
        <w:spacing w:line="480" w:lineRule="auto"/>
        <w:rPr>
          <w:rFonts w:ascii="Times New Roman" w:hAnsi="Times New Roman" w:cs="Times New Roman"/>
        </w:rPr>
      </w:pPr>
      <w:r w:rsidRPr="002908FC">
        <w:rPr>
          <w:rFonts w:ascii="Times New Roman" w:hAnsi="Times New Roman" w:cs="Times New Roman"/>
        </w:rPr>
        <w:t xml:space="preserve">Abbreviations: </w:t>
      </w:r>
      <w:proofErr w:type="spellStart"/>
      <w:r w:rsidRPr="002908FC">
        <w:rPr>
          <w:rFonts w:ascii="Times New Roman" w:hAnsi="Times New Roman" w:cs="Times New Roman"/>
        </w:rPr>
        <w:t>dACC</w:t>
      </w:r>
      <w:proofErr w:type="spellEnd"/>
      <w:r w:rsidRPr="002908FC">
        <w:rPr>
          <w:rFonts w:ascii="Times New Roman" w:hAnsi="Times New Roman" w:cs="Times New Roman"/>
        </w:rPr>
        <w:t xml:space="preserve"> = dorsal anterior cingulate</w:t>
      </w:r>
    </w:p>
    <w:p w14:paraId="60C9542A" w14:textId="77777777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W w:w="8755" w:type="dxa"/>
        <w:tblLook w:val="04A0" w:firstRow="1" w:lastRow="0" w:firstColumn="1" w:lastColumn="0" w:noHBand="0" w:noVBand="1"/>
      </w:tblPr>
      <w:tblGrid>
        <w:gridCol w:w="1387"/>
        <w:gridCol w:w="1712"/>
        <w:gridCol w:w="1687"/>
        <w:gridCol w:w="1559"/>
        <w:gridCol w:w="806"/>
        <w:gridCol w:w="1604"/>
      </w:tblGrid>
      <w:tr w:rsidR="005318F9" w:rsidRPr="002908FC" w14:paraId="0EB2BD02" w14:textId="572269BF" w:rsidTr="005318F9">
        <w:tc>
          <w:tcPr>
            <w:tcW w:w="1387" w:type="dxa"/>
          </w:tcPr>
          <w:p w14:paraId="4DCCC04D" w14:textId="4D351FBF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Contrast</w:t>
            </w:r>
          </w:p>
        </w:tc>
        <w:tc>
          <w:tcPr>
            <w:tcW w:w="1712" w:type="dxa"/>
          </w:tcPr>
          <w:p w14:paraId="42FA1773" w14:textId="0A0FB9C2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egion</w:t>
            </w:r>
          </w:p>
        </w:tc>
        <w:tc>
          <w:tcPr>
            <w:tcW w:w="1687" w:type="dxa"/>
          </w:tcPr>
          <w:p w14:paraId="0F626994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D78FB3A" w14:textId="1855F303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gramStart"/>
            <w:r w:rsidRPr="002908FC">
              <w:rPr>
                <w:rFonts w:ascii="Times New Roman" w:hAnsi="Times New Roman" w:cs="Times New Roman"/>
              </w:rPr>
              <w:t>x</w:t>
            </w:r>
            <w:proofErr w:type="gramEnd"/>
            <w:r w:rsidRPr="002908FC">
              <w:rPr>
                <w:rFonts w:ascii="Times New Roman" w:hAnsi="Times New Roman" w:cs="Times New Roman"/>
              </w:rPr>
              <w:t xml:space="preserve"> y z (mm)</w:t>
            </w:r>
          </w:p>
        </w:tc>
        <w:tc>
          <w:tcPr>
            <w:tcW w:w="806" w:type="dxa"/>
          </w:tcPr>
          <w:p w14:paraId="354ABD35" w14:textId="34588206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Z</w:t>
            </w:r>
          </w:p>
        </w:tc>
        <w:tc>
          <w:tcPr>
            <w:tcW w:w="1604" w:type="dxa"/>
          </w:tcPr>
          <w:p w14:paraId="0F496BA1" w14:textId="424B39B4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P</w:t>
            </w:r>
          </w:p>
        </w:tc>
      </w:tr>
      <w:tr w:rsidR="005318F9" w:rsidRPr="002908FC" w14:paraId="3B9D43D2" w14:textId="77777777" w:rsidTr="005318F9">
        <w:tc>
          <w:tcPr>
            <w:tcW w:w="1387" w:type="dxa"/>
          </w:tcPr>
          <w:p w14:paraId="7A09AE12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Explicit – Exciting</w:t>
            </w:r>
          </w:p>
        </w:tc>
        <w:tc>
          <w:tcPr>
            <w:tcW w:w="1712" w:type="dxa"/>
          </w:tcPr>
          <w:p w14:paraId="6067D92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Ventral striatum</w:t>
            </w:r>
          </w:p>
        </w:tc>
        <w:tc>
          <w:tcPr>
            <w:tcW w:w="1687" w:type="dxa"/>
          </w:tcPr>
          <w:p w14:paraId="0B02ADAC" w14:textId="79C0C470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  <w:p w14:paraId="00CD66AC" w14:textId="047F76DC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1559" w:type="dxa"/>
          </w:tcPr>
          <w:p w14:paraId="62E87706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22 14 -18</w:t>
            </w:r>
          </w:p>
          <w:p w14:paraId="0B2B174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2 2 -16</w:t>
            </w:r>
          </w:p>
        </w:tc>
        <w:tc>
          <w:tcPr>
            <w:tcW w:w="806" w:type="dxa"/>
          </w:tcPr>
          <w:p w14:paraId="0F287B33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21</w:t>
            </w:r>
          </w:p>
          <w:p w14:paraId="1F0B11C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72</w:t>
            </w:r>
          </w:p>
        </w:tc>
        <w:tc>
          <w:tcPr>
            <w:tcW w:w="1604" w:type="dxa"/>
          </w:tcPr>
          <w:p w14:paraId="06B6706B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200359EB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5318F9" w:rsidRPr="002908FC" w14:paraId="7F957E55" w14:textId="77777777" w:rsidTr="005318F9">
        <w:tc>
          <w:tcPr>
            <w:tcW w:w="1387" w:type="dxa"/>
          </w:tcPr>
          <w:p w14:paraId="1B3F92A7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70E9CF75" w14:textId="2449769C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908FC">
              <w:rPr>
                <w:rFonts w:ascii="Times New Roman" w:hAnsi="Times New Roman" w:cs="Times New Roman"/>
              </w:rPr>
              <w:t>dACC</w:t>
            </w:r>
            <w:proofErr w:type="spellEnd"/>
            <w:proofErr w:type="gramEnd"/>
          </w:p>
        </w:tc>
        <w:tc>
          <w:tcPr>
            <w:tcW w:w="1687" w:type="dxa"/>
          </w:tcPr>
          <w:p w14:paraId="54C89D96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2F52547E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 26 28</w:t>
            </w:r>
          </w:p>
        </w:tc>
        <w:tc>
          <w:tcPr>
            <w:tcW w:w="806" w:type="dxa"/>
          </w:tcPr>
          <w:p w14:paraId="048026D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33</w:t>
            </w:r>
          </w:p>
        </w:tc>
        <w:tc>
          <w:tcPr>
            <w:tcW w:w="1604" w:type="dxa"/>
          </w:tcPr>
          <w:p w14:paraId="435DC684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5318F9" w:rsidRPr="002908FC" w14:paraId="2C20863E" w14:textId="77777777" w:rsidTr="005318F9">
        <w:tc>
          <w:tcPr>
            <w:tcW w:w="1387" w:type="dxa"/>
          </w:tcPr>
          <w:p w14:paraId="251C6E8E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4EC9F1CF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Pallidum</w:t>
            </w:r>
            <w:proofErr w:type="spellEnd"/>
          </w:p>
        </w:tc>
        <w:tc>
          <w:tcPr>
            <w:tcW w:w="1687" w:type="dxa"/>
          </w:tcPr>
          <w:p w14:paraId="344E8331" w14:textId="6DC8656A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  <w:p w14:paraId="430BC558" w14:textId="3C76D1BF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1559" w:type="dxa"/>
          </w:tcPr>
          <w:p w14:paraId="359E92F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10 2 0</w:t>
            </w:r>
          </w:p>
          <w:p w14:paraId="1F77F674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0 -4 -6</w:t>
            </w:r>
          </w:p>
        </w:tc>
        <w:tc>
          <w:tcPr>
            <w:tcW w:w="806" w:type="dxa"/>
          </w:tcPr>
          <w:p w14:paraId="58367DE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64</w:t>
            </w:r>
          </w:p>
          <w:p w14:paraId="3D88145A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46</w:t>
            </w:r>
          </w:p>
        </w:tc>
        <w:tc>
          <w:tcPr>
            <w:tcW w:w="1604" w:type="dxa"/>
          </w:tcPr>
          <w:p w14:paraId="2881A4F3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10A1D97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5318F9" w:rsidRPr="002908FC" w14:paraId="549E3587" w14:textId="77777777" w:rsidTr="005318F9">
        <w:tc>
          <w:tcPr>
            <w:tcW w:w="1387" w:type="dxa"/>
          </w:tcPr>
          <w:p w14:paraId="76CAD47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5E4587D6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mygdala</w:t>
            </w:r>
          </w:p>
        </w:tc>
        <w:tc>
          <w:tcPr>
            <w:tcW w:w="1687" w:type="dxa"/>
          </w:tcPr>
          <w:p w14:paraId="2C78F5FC" w14:textId="40DBFA71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  <w:p w14:paraId="378184D6" w14:textId="3B3C0B87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1559" w:type="dxa"/>
          </w:tcPr>
          <w:p w14:paraId="7ED1D9B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2 -4 -12</w:t>
            </w:r>
          </w:p>
          <w:p w14:paraId="539AF2E3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18 -4 -14</w:t>
            </w:r>
          </w:p>
        </w:tc>
        <w:tc>
          <w:tcPr>
            <w:tcW w:w="806" w:type="dxa"/>
          </w:tcPr>
          <w:p w14:paraId="7A64D663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7.29</w:t>
            </w:r>
          </w:p>
          <w:p w14:paraId="098191B3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53</w:t>
            </w:r>
          </w:p>
        </w:tc>
        <w:tc>
          <w:tcPr>
            <w:tcW w:w="1604" w:type="dxa"/>
          </w:tcPr>
          <w:p w14:paraId="4ABF2BB6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22FCBAFD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5318F9" w:rsidRPr="002908FC" w14:paraId="38B461AD" w14:textId="77777777" w:rsidTr="005318F9">
        <w:tc>
          <w:tcPr>
            <w:tcW w:w="1387" w:type="dxa"/>
          </w:tcPr>
          <w:p w14:paraId="5478700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2B6EC3A4" w14:textId="77777777" w:rsidR="005318F9" w:rsidRPr="002908FC" w:rsidRDefault="005318F9" w:rsidP="002908FC">
            <w:pPr>
              <w:tabs>
                <w:tab w:val="left" w:pos="1290"/>
              </w:tabs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2908FC">
              <w:rPr>
                <w:rFonts w:ascii="Times New Roman" w:hAnsi="Times New Roman" w:cs="Times New Roman"/>
              </w:rPr>
              <w:t>Substantia</w:t>
            </w:r>
            <w:proofErr w:type="spellEnd"/>
            <w:r w:rsidRPr="002908F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908FC">
              <w:rPr>
                <w:rFonts w:ascii="Times New Roman" w:hAnsi="Times New Roman" w:cs="Times New Roman"/>
              </w:rPr>
              <w:t>nigra</w:t>
            </w:r>
            <w:proofErr w:type="spellEnd"/>
            <w:r w:rsidRPr="002908FC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1687" w:type="dxa"/>
          </w:tcPr>
          <w:p w14:paraId="53543129" w14:textId="67A896B7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  <w:p w14:paraId="5FEECFC7" w14:textId="3A39CCEE" w:rsidR="005318F9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1559" w:type="dxa"/>
          </w:tcPr>
          <w:p w14:paraId="67A5F5F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8 -12 -10</w:t>
            </w:r>
          </w:p>
          <w:p w14:paraId="64DAA594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12 -22 -12</w:t>
            </w:r>
          </w:p>
        </w:tc>
        <w:tc>
          <w:tcPr>
            <w:tcW w:w="806" w:type="dxa"/>
          </w:tcPr>
          <w:p w14:paraId="330F0139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49</w:t>
            </w:r>
          </w:p>
          <w:p w14:paraId="61AEB51B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5.09</w:t>
            </w:r>
          </w:p>
        </w:tc>
        <w:tc>
          <w:tcPr>
            <w:tcW w:w="1604" w:type="dxa"/>
          </w:tcPr>
          <w:p w14:paraId="0666BF0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2EBA35F2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5318F9" w:rsidRPr="002908FC" w14:paraId="01B9E84F" w14:textId="77777777" w:rsidTr="005318F9">
        <w:tc>
          <w:tcPr>
            <w:tcW w:w="1387" w:type="dxa"/>
          </w:tcPr>
          <w:p w14:paraId="7B13FEBD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4920912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Hypothalamus</w:t>
            </w:r>
          </w:p>
        </w:tc>
        <w:tc>
          <w:tcPr>
            <w:tcW w:w="1687" w:type="dxa"/>
          </w:tcPr>
          <w:p w14:paraId="016D1548" w14:textId="4AB63FDB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1559" w:type="dxa"/>
          </w:tcPr>
          <w:p w14:paraId="50D620A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 -6 -10</w:t>
            </w:r>
          </w:p>
          <w:p w14:paraId="41AF9B0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8 -6 -8</w:t>
            </w:r>
          </w:p>
        </w:tc>
        <w:tc>
          <w:tcPr>
            <w:tcW w:w="806" w:type="dxa"/>
          </w:tcPr>
          <w:p w14:paraId="08DB6A96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38</w:t>
            </w:r>
          </w:p>
          <w:p w14:paraId="6494A673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6.02</w:t>
            </w:r>
          </w:p>
          <w:p w14:paraId="35C27F3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</w:tcPr>
          <w:p w14:paraId="0196467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  <w:p w14:paraId="7D1AA1B0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&lt;0.0001</w:t>
            </w:r>
          </w:p>
        </w:tc>
      </w:tr>
      <w:tr w:rsidR="005318F9" w:rsidRPr="002908FC" w14:paraId="5CEAF0F8" w14:textId="77777777" w:rsidTr="005318F9">
        <w:tc>
          <w:tcPr>
            <w:tcW w:w="1387" w:type="dxa"/>
          </w:tcPr>
          <w:p w14:paraId="5411D80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4B990FEF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87" w:type="dxa"/>
          </w:tcPr>
          <w:p w14:paraId="4A0525AE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4283669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06" w:type="dxa"/>
          </w:tcPr>
          <w:p w14:paraId="46039BA7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</w:tcPr>
          <w:p w14:paraId="1377259F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5318F9" w:rsidRPr="002908FC" w14:paraId="4AEDABA6" w14:textId="77777777" w:rsidTr="005318F9">
        <w:tc>
          <w:tcPr>
            <w:tcW w:w="1387" w:type="dxa"/>
          </w:tcPr>
          <w:p w14:paraId="3C2B3A6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Explicit – Erotic</w:t>
            </w:r>
          </w:p>
        </w:tc>
        <w:tc>
          <w:tcPr>
            <w:tcW w:w="1712" w:type="dxa"/>
          </w:tcPr>
          <w:p w14:paraId="616B5E5F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Ventral striatum</w:t>
            </w:r>
          </w:p>
        </w:tc>
        <w:tc>
          <w:tcPr>
            <w:tcW w:w="1687" w:type="dxa"/>
          </w:tcPr>
          <w:p w14:paraId="5677AC10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 </w:t>
            </w:r>
          </w:p>
          <w:p w14:paraId="6F10591F" w14:textId="4810C757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1559" w:type="dxa"/>
          </w:tcPr>
          <w:p w14:paraId="52413D7E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10 22 -8</w:t>
            </w:r>
          </w:p>
          <w:p w14:paraId="6137E8B4" w14:textId="2BE0F09A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8 22 -10</w:t>
            </w:r>
          </w:p>
        </w:tc>
        <w:tc>
          <w:tcPr>
            <w:tcW w:w="806" w:type="dxa"/>
          </w:tcPr>
          <w:p w14:paraId="3D457B2F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83</w:t>
            </w:r>
          </w:p>
          <w:p w14:paraId="38E737B4" w14:textId="2D9398C9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90</w:t>
            </w:r>
          </w:p>
        </w:tc>
        <w:tc>
          <w:tcPr>
            <w:tcW w:w="1604" w:type="dxa"/>
          </w:tcPr>
          <w:p w14:paraId="3DDC4C5A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20</w:t>
            </w:r>
          </w:p>
          <w:p w14:paraId="1950C6F7" w14:textId="4769E5B9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8</w:t>
            </w:r>
          </w:p>
        </w:tc>
      </w:tr>
      <w:tr w:rsidR="005318F9" w:rsidRPr="002908FC" w14:paraId="4522FAF5" w14:textId="77777777" w:rsidTr="005318F9">
        <w:tc>
          <w:tcPr>
            <w:tcW w:w="1387" w:type="dxa"/>
          </w:tcPr>
          <w:p w14:paraId="27C8441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48E9AE41" w14:textId="5D1A9981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2908FC">
              <w:rPr>
                <w:rFonts w:ascii="Times New Roman" w:hAnsi="Times New Roman" w:cs="Times New Roman"/>
              </w:rPr>
              <w:t>dACC</w:t>
            </w:r>
            <w:proofErr w:type="spellEnd"/>
            <w:proofErr w:type="gramEnd"/>
          </w:p>
        </w:tc>
        <w:tc>
          <w:tcPr>
            <w:tcW w:w="1687" w:type="dxa"/>
          </w:tcPr>
          <w:p w14:paraId="47CEC369" w14:textId="02AFFC45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14:paraId="622B7E24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2 22 29</w:t>
            </w:r>
          </w:p>
        </w:tc>
        <w:tc>
          <w:tcPr>
            <w:tcW w:w="806" w:type="dxa"/>
          </w:tcPr>
          <w:p w14:paraId="3993139B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59</w:t>
            </w:r>
          </w:p>
        </w:tc>
        <w:tc>
          <w:tcPr>
            <w:tcW w:w="1604" w:type="dxa"/>
          </w:tcPr>
          <w:p w14:paraId="5A63E3B2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2</w:t>
            </w:r>
          </w:p>
        </w:tc>
      </w:tr>
      <w:tr w:rsidR="005318F9" w:rsidRPr="002908FC" w14:paraId="4A0D7103" w14:textId="77777777" w:rsidTr="005318F9">
        <w:tc>
          <w:tcPr>
            <w:tcW w:w="1387" w:type="dxa"/>
          </w:tcPr>
          <w:p w14:paraId="6A0253EE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765AC3E0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Amygdala</w:t>
            </w:r>
          </w:p>
        </w:tc>
        <w:tc>
          <w:tcPr>
            <w:tcW w:w="1687" w:type="dxa"/>
          </w:tcPr>
          <w:p w14:paraId="449EC7F1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 </w:t>
            </w:r>
          </w:p>
          <w:p w14:paraId="1319503B" w14:textId="1A694B4F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1559" w:type="dxa"/>
          </w:tcPr>
          <w:p w14:paraId="06FEEFB0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2 -8 -12</w:t>
            </w:r>
          </w:p>
          <w:p w14:paraId="4D27919E" w14:textId="7D3DDB3F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18 -4 -12</w:t>
            </w:r>
          </w:p>
        </w:tc>
        <w:tc>
          <w:tcPr>
            <w:tcW w:w="806" w:type="dxa"/>
          </w:tcPr>
          <w:p w14:paraId="1A5BBD5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.11</w:t>
            </w:r>
          </w:p>
          <w:p w14:paraId="020A3E5B" w14:textId="4C7B2126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34</w:t>
            </w:r>
          </w:p>
        </w:tc>
        <w:tc>
          <w:tcPr>
            <w:tcW w:w="1604" w:type="dxa"/>
          </w:tcPr>
          <w:p w14:paraId="01656778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1</w:t>
            </w:r>
          </w:p>
          <w:p w14:paraId="5E06E85F" w14:textId="2A3F1D5E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8</w:t>
            </w:r>
          </w:p>
        </w:tc>
      </w:tr>
      <w:tr w:rsidR="005318F9" w:rsidRPr="002908FC" w14:paraId="6F44B302" w14:textId="77777777" w:rsidTr="005318F9">
        <w:tc>
          <w:tcPr>
            <w:tcW w:w="1387" w:type="dxa"/>
          </w:tcPr>
          <w:p w14:paraId="27A1A59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2" w:type="dxa"/>
          </w:tcPr>
          <w:p w14:paraId="7F5B297C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Hypothalamus</w:t>
            </w:r>
          </w:p>
        </w:tc>
        <w:tc>
          <w:tcPr>
            <w:tcW w:w="1687" w:type="dxa"/>
          </w:tcPr>
          <w:p w14:paraId="5256708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 xml:space="preserve">R </w:t>
            </w:r>
          </w:p>
          <w:p w14:paraId="675375C0" w14:textId="59278DB2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1559" w:type="dxa"/>
          </w:tcPr>
          <w:p w14:paraId="7E211B9E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4 -2 10</w:t>
            </w:r>
          </w:p>
          <w:p w14:paraId="07D942C3" w14:textId="572D860A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-4 -4 -8</w:t>
            </w:r>
          </w:p>
        </w:tc>
        <w:tc>
          <w:tcPr>
            <w:tcW w:w="806" w:type="dxa"/>
          </w:tcPr>
          <w:p w14:paraId="0C2CDE0D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3.82</w:t>
            </w:r>
          </w:p>
          <w:p w14:paraId="34E2D78E" w14:textId="2303E230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2.83</w:t>
            </w:r>
          </w:p>
        </w:tc>
        <w:tc>
          <w:tcPr>
            <w:tcW w:w="1604" w:type="dxa"/>
          </w:tcPr>
          <w:p w14:paraId="17FC0585" w14:textId="77777777" w:rsidR="005318F9" w:rsidRPr="002908FC" w:rsidRDefault="005318F9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02</w:t>
            </w:r>
          </w:p>
          <w:p w14:paraId="7D743C92" w14:textId="3A6C7903" w:rsidR="00F8778E" w:rsidRPr="002908FC" w:rsidRDefault="00F8778E" w:rsidP="002908FC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8FC">
              <w:rPr>
                <w:rFonts w:ascii="Times New Roman" w:hAnsi="Times New Roman" w:cs="Times New Roman"/>
              </w:rPr>
              <w:t>0.023</w:t>
            </w:r>
          </w:p>
        </w:tc>
      </w:tr>
    </w:tbl>
    <w:p w14:paraId="65FBE700" w14:textId="0EBC55F3" w:rsidR="008E2B49" w:rsidRPr="002908FC" w:rsidRDefault="008E2B49" w:rsidP="002908FC">
      <w:pPr>
        <w:spacing w:line="480" w:lineRule="auto"/>
        <w:rPr>
          <w:rFonts w:ascii="Times New Roman" w:hAnsi="Times New Roman" w:cs="Times New Roman"/>
        </w:rPr>
      </w:pPr>
    </w:p>
    <w:sectPr w:rsidR="008E2B49" w:rsidRPr="002908FC" w:rsidSect="002C2D6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7C6CA8"/>
    <w:multiLevelType w:val="hybridMultilevel"/>
    <w:tmpl w:val="E0BAE1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FC160BF"/>
    <w:multiLevelType w:val="hybridMultilevel"/>
    <w:tmpl w:val="D95ADCF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4C6687E"/>
    <w:multiLevelType w:val="hybridMultilevel"/>
    <w:tmpl w:val="4DA8AE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0062387"/>
    <w:multiLevelType w:val="hybridMultilevel"/>
    <w:tmpl w:val="355C987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70C5F3B"/>
    <w:multiLevelType w:val="hybridMultilevel"/>
    <w:tmpl w:val="D2F6AB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B654276"/>
    <w:multiLevelType w:val="hybridMultilevel"/>
    <w:tmpl w:val="26C6F4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4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9s0rsw29tfpv2eppfxparzc0feazwddwfpt&quot;&gt;My EndNote Library Copy&lt;record-ids&gt;&lt;item&gt;7969&lt;/item&gt;&lt;item&gt;7987&lt;/item&gt;&lt;item&gt;7991&lt;/item&gt;&lt;item&gt;7998&lt;/item&gt;&lt;/record-ids&gt;&lt;/item&gt;&lt;/Libraries&gt;"/>
  </w:docVars>
  <w:rsids>
    <w:rsidRoot w:val="00CA1E74"/>
    <w:rsid w:val="00032523"/>
    <w:rsid w:val="00057CEB"/>
    <w:rsid w:val="00091BD5"/>
    <w:rsid w:val="000C79B1"/>
    <w:rsid w:val="000F0205"/>
    <w:rsid w:val="0016440E"/>
    <w:rsid w:val="001772CC"/>
    <w:rsid w:val="0018298D"/>
    <w:rsid w:val="001858EA"/>
    <w:rsid w:val="00185F45"/>
    <w:rsid w:val="001B735E"/>
    <w:rsid w:val="001B7F08"/>
    <w:rsid w:val="001C0878"/>
    <w:rsid w:val="001C23CA"/>
    <w:rsid w:val="001E74D2"/>
    <w:rsid w:val="00237457"/>
    <w:rsid w:val="00273F1A"/>
    <w:rsid w:val="00285BB5"/>
    <w:rsid w:val="002908FC"/>
    <w:rsid w:val="002962DB"/>
    <w:rsid w:val="0029774C"/>
    <w:rsid w:val="002C2D63"/>
    <w:rsid w:val="00324EDB"/>
    <w:rsid w:val="00332231"/>
    <w:rsid w:val="00350B85"/>
    <w:rsid w:val="00372203"/>
    <w:rsid w:val="003776A7"/>
    <w:rsid w:val="00380709"/>
    <w:rsid w:val="00391893"/>
    <w:rsid w:val="00393D8E"/>
    <w:rsid w:val="003A1950"/>
    <w:rsid w:val="003D7488"/>
    <w:rsid w:val="004006A6"/>
    <w:rsid w:val="0040625B"/>
    <w:rsid w:val="00406F56"/>
    <w:rsid w:val="0045178E"/>
    <w:rsid w:val="004518B7"/>
    <w:rsid w:val="00465C05"/>
    <w:rsid w:val="004706B4"/>
    <w:rsid w:val="00480FF9"/>
    <w:rsid w:val="0048453E"/>
    <w:rsid w:val="00484DC1"/>
    <w:rsid w:val="00491AA6"/>
    <w:rsid w:val="004A68F3"/>
    <w:rsid w:val="004B58E1"/>
    <w:rsid w:val="004C3CE9"/>
    <w:rsid w:val="004E56D5"/>
    <w:rsid w:val="004F680E"/>
    <w:rsid w:val="00513396"/>
    <w:rsid w:val="005318F9"/>
    <w:rsid w:val="005576BB"/>
    <w:rsid w:val="005906E2"/>
    <w:rsid w:val="00590F1E"/>
    <w:rsid w:val="005A40A1"/>
    <w:rsid w:val="005C5635"/>
    <w:rsid w:val="005D5218"/>
    <w:rsid w:val="00615DD0"/>
    <w:rsid w:val="00617A7D"/>
    <w:rsid w:val="00622016"/>
    <w:rsid w:val="00642A91"/>
    <w:rsid w:val="00665A0F"/>
    <w:rsid w:val="00671033"/>
    <w:rsid w:val="006B421E"/>
    <w:rsid w:val="006B720D"/>
    <w:rsid w:val="006D1227"/>
    <w:rsid w:val="006D19EA"/>
    <w:rsid w:val="00737B54"/>
    <w:rsid w:val="00751170"/>
    <w:rsid w:val="007949CF"/>
    <w:rsid w:val="007B486D"/>
    <w:rsid w:val="007B6C28"/>
    <w:rsid w:val="007E70D6"/>
    <w:rsid w:val="007F4CF1"/>
    <w:rsid w:val="00802C0A"/>
    <w:rsid w:val="00810FED"/>
    <w:rsid w:val="00824A29"/>
    <w:rsid w:val="00826D4E"/>
    <w:rsid w:val="008553F1"/>
    <w:rsid w:val="008678A8"/>
    <w:rsid w:val="00867D68"/>
    <w:rsid w:val="00872012"/>
    <w:rsid w:val="00872D2C"/>
    <w:rsid w:val="008A2759"/>
    <w:rsid w:val="008C3DBF"/>
    <w:rsid w:val="008D464F"/>
    <w:rsid w:val="008E2B49"/>
    <w:rsid w:val="00932329"/>
    <w:rsid w:val="009350BB"/>
    <w:rsid w:val="00943D7A"/>
    <w:rsid w:val="009B46A5"/>
    <w:rsid w:val="009B606F"/>
    <w:rsid w:val="009D731B"/>
    <w:rsid w:val="00A17F7A"/>
    <w:rsid w:val="00A26ABA"/>
    <w:rsid w:val="00A429CA"/>
    <w:rsid w:val="00AB2D94"/>
    <w:rsid w:val="00AB6312"/>
    <w:rsid w:val="00AC0CDE"/>
    <w:rsid w:val="00AC1E36"/>
    <w:rsid w:val="00AD6BF8"/>
    <w:rsid w:val="00AE43C2"/>
    <w:rsid w:val="00B134F5"/>
    <w:rsid w:val="00B353EE"/>
    <w:rsid w:val="00B6481C"/>
    <w:rsid w:val="00B672F1"/>
    <w:rsid w:val="00BB3FEF"/>
    <w:rsid w:val="00C10DAD"/>
    <w:rsid w:val="00C30FBF"/>
    <w:rsid w:val="00C31E97"/>
    <w:rsid w:val="00C355EE"/>
    <w:rsid w:val="00C43ABE"/>
    <w:rsid w:val="00C51008"/>
    <w:rsid w:val="00C60D3A"/>
    <w:rsid w:val="00C85920"/>
    <w:rsid w:val="00CA1E74"/>
    <w:rsid w:val="00CA412B"/>
    <w:rsid w:val="00CC452F"/>
    <w:rsid w:val="00CE619A"/>
    <w:rsid w:val="00CF3E5C"/>
    <w:rsid w:val="00D13C78"/>
    <w:rsid w:val="00D14E3B"/>
    <w:rsid w:val="00D70C06"/>
    <w:rsid w:val="00D741CD"/>
    <w:rsid w:val="00D8322C"/>
    <w:rsid w:val="00D961BC"/>
    <w:rsid w:val="00DB15B6"/>
    <w:rsid w:val="00E004B0"/>
    <w:rsid w:val="00E43AF9"/>
    <w:rsid w:val="00E57B3D"/>
    <w:rsid w:val="00E66805"/>
    <w:rsid w:val="00E922D4"/>
    <w:rsid w:val="00ED1E82"/>
    <w:rsid w:val="00ED570F"/>
    <w:rsid w:val="00F02C6C"/>
    <w:rsid w:val="00F0402A"/>
    <w:rsid w:val="00F479E8"/>
    <w:rsid w:val="00F6021F"/>
    <w:rsid w:val="00F72B15"/>
    <w:rsid w:val="00F8778E"/>
    <w:rsid w:val="00F92AD3"/>
    <w:rsid w:val="00FA6E89"/>
    <w:rsid w:val="00FE7EDB"/>
    <w:rsid w:val="00FF31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E51610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D521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465C05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3745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02C0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2C0A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D521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465C05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3745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02C0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2C0A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www.fil.ion.ucl.ac.uk/spm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1467</Words>
  <Characters>8367</Characters>
  <Application>Microsoft Macintosh Word</Application>
  <DocSecurity>0</DocSecurity>
  <Lines>69</Lines>
  <Paragraphs>19</Paragraphs>
  <ScaleCrop>false</ScaleCrop>
  <Company>University of Cambridge</Company>
  <LinksUpToDate>false</LinksUpToDate>
  <CharactersWithSpaces>98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e Voon</dc:creator>
  <cp:keywords/>
  <dc:description/>
  <cp:lastModifiedBy>Valerie Voon</cp:lastModifiedBy>
  <cp:revision>2</cp:revision>
  <dcterms:created xsi:type="dcterms:W3CDTF">2014-06-20T06:47:00Z</dcterms:created>
  <dcterms:modified xsi:type="dcterms:W3CDTF">2014-06-20T06:47:00Z</dcterms:modified>
</cp:coreProperties>
</file>